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B5C480" w14:textId="2FEC3169" w:rsidR="00AA777C" w:rsidRDefault="00AA777C" w:rsidP="007F70F1">
      <w:pPr>
        <w:jc w:val="center"/>
        <w:rPr>
          <w:b/>
          <w:bCs/>
          <w:sz w:val="32"/>
          <w:szCs w:val="32"/>
        </w:rPr>
      </w:pPr>
    </w:p>
    <w:p w14:paraId="13306396" w14:textId="42692E2F" w:rsidR="00AA777C" w:rsidRDefault="00AA777C" w:rsidP="007F70F1">
      <w:pPr>
        <w:jc w:val="center"/>
        <w:rPr>
          <w:b/>
          <w:bCs/>
          <w:sz w:val="32"/>
          <w:szCs w:val="32"/>
        </w:rPr>
      </w:pPr>
    </w:p>
    <w:p w14:paraId="581D9FDB" w14:textId="038A8C26" w:rsidR="00AA777C" w:rsidRDefault="00AA777C" w:rsidP="007F70F1">
      <w:pPr>
        <w:jc w:val="center"/>
        <w:rPr>
          <w:b/>
          <w:bCs/>
          <w:sz w:val="32"/>
          <w:szCs w:val="32"/>
        </w:rPr>
      </w:pPr>
    </w:p>
    <w:p w14:paraId="2684045B" w14:textId="2E65F059" w:rsidR="007F70F1" w:rsidRDefault="007F70F1" w:rsidP="00C17079">
      <w:pPr>
        <w:jc w:val="center"/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Supplementary Tables</w:t>
      </w:r>
    </w:p>
    <w:p w14:paraId="214DA7EE" w14:textId="77777777" w:rsidR="00311014" w:rsidRDefault="00311014" w:rsidP="004A62BB">
      <w:pPr>
        <w:rPr>
          <w:b/>
          <w:bCs/>
        </w:rPr>
      </w:pPr>
    </w:p>
    <w:p w14:paraId="61390E74" w14:textId="02DA04BB" w:rsidR="00B14084" w:rsidRDefault="001806A8" w:rsidP="004A62BB">
      <w:pPr>
        <w:rPr>
          <w:b/>
          <w:bCs/>
        </w:rPr>
      </w:pPr>
      <w:r>
        <w:rPr>
          <w:b/>
          <w:bCs/>
        </w:rPr>
        <w:t>Supplementary file 4a</w:t>
      </w:r>
      <w:r w:rsidR="00B14084">
        <w:rPr>
          <w:b/>
          <w:bCs/>
        </w:rPr>
        <w:t>.</w:t>
      </w:r>
      <w:r w:rsidR="00E778D5">
        <w:rPr>
          <w:b/>
          <w:bCs/>
        </w:rPr>
        <w:t xml:space="preserve"> </w:t>
      </w:r>
      <w:r w:rsidR="00180115">
        <w:rPr>
          <w:b/>
          <w:bCs/>
        </w:rPr>
        <w:t>Sex differences in epigenetic aging after correction for body weight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48"/>
        <w:gridCol w:w="1337"/>
        <w:gridCol w:w="944"/>
        <w:gridCol w:w="951"/>
        <w:gridCol w:w="768"/>
        <w:gridCol w:w="831"/>
      </w:tblGrid>
      <w:tr w:rsidR="00B14084" w:rsidRPr="00B14084" w14:paraId="0EDE2B58" w14:textId="77777777" w:rsidTr="00B14084">
        <w:trPr>
          <w:trHeight w:val="288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6AE0EA" w14:textId="5AF7931B" w:rsidR="00B14084" w:rsidRPr="00B14084" w:rsidRDefault="00B14084" w:rsidP="00B14084">
            <w:pPr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Predicto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4335CB" w14:textId="77777777" w:rsidR="00B14084" w:rsidRPr="00B14084" w:rsidRDefault="00B14084" w:rsidP="00B14084">
            <w:pPr>
              <w:rPr>
                <w:b/>
                <w:bCs/>
                <w:sz w:val="20"/>
                <w:szCs w:val="20"/>
              </w:rPr>
            </w:pPr>
            <w:r w:rsidRPr="00B14084">
              <w:rPr>
                <w:b/>
                <w:bCs/>
                <w:sz w:val="20"/>
                <w:szCs w:val="20"/>
              </w:rPr>
              <w:t>Outcom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737CD8" w14:textId="77777777" w:rsidR="00B14084" w:rsidRPr="00B14084" w:rsidRDefault="00B14084" w:rsidP="00B14084">
            <w:pPr>
              <w:rPr>
                <w:b/>
                <w:bCs/>
                <w:sz w:val="20"/>
                <w:szCs w:val="20"/>
              </w:rPr>
            </w:pPr>
            <w:r w:rsidRPr="00B14084">
              <w:rPr>
                <w:b/>
                <w:bCs/>
                <w:sz w:val="20"/>
                <w:szCs w:val="20"/>
              </w:rPr>
              <w:t>Estimat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894AFA" w14:textId="77777777" w:rsidR="00B14084" w:rsidRPr="00B14084" w:rsidRDefault="00B14084" w:rsidP="00B14084">
            <w:pPr>
              <w:rPr>
                <w:b/>
                <w:bCs/>
                <w:sz w:val="20"/>
                <w:szCs w:val="20"/>
              </w:rPr>
            </w:pPr>
            <w:r w:rsidRPr="00B14084">
              <w:rPr>
                <w:b/>
                <w:bCs/>
                <w:sz w:val="20"/>
                <w:szCs w:val="20"/>
              </w:rPr>
              <w:t>Std Erro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0E30DC" w14:textId="77777777" w:rsidR="00B14084" w:rsidRPr="00B14084" w:rsidRDefault="00B14084" w:rsidP="00B14084">
            <w:pPr>
              <w:rPr>
                <w:b/>
                <w:bCs/>
                <w:sz w:val="20"/>
                <w:szCs w:val="20"/>
              </w:rPr>
            </w:pPr>
            <w:r w:rsidRPr="00B14084">
              <w:rPr>
                <w:b/>
                <w:bCs/>
                <w:sz w:val="20"/>
                <w:szCs w:val="20"/>
              </w:rPr>
              <w:t>t Ratio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75522B" w14:textId="77777777" w:rsidR="00B14084" w:rsidRPr="00B14084" w:rsidRDefault="00B14084" w:rsidP="00B14084">
            <w:pPr>
              <w:rPr>
                <w:b/>
                <w:bCs/>
                <w:sz w:val="20"/>
                <w:szCs w:val="20"/>
              </w:rPr>
            </w:pPr>
            <w:r w:rsidRPr="00B14084">
              <w:rPr>
                <w:b/>
                <w:bCs/>
                <w:sz w:val="20"/>
                <w:szCs w:val="20"/>
              </w:rPr>
              <w:t>p</w:t>
            </w:r>
          </w:p>
        </w:tc>
      </w:tr>
      <w:tr w:rsidR="003F777A" w:rsidRPr="00B14084" w14:paraId="61FF0686" w14:textId="77777777" w:rsidTr="003809E2">
        <w:trPr>
          <w:trHeight w:val="288"/>
        </w:trPr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14:paraId="560D4CFF" w14:textId="4074360B" w:rsidR="003F777A" w:rsidRDefault="003F777A" w:rsidP="003F777A">
            <w:pPr>
              <w:rPr>
                <w:sz w:val="20"/>
                <w:szCs w:val="20"/>
              </w:rPr>
            </w:pPr>
            <w:r w:rsidRPr="00B14084">
              <w:rPr>
                <w:sz w:val="20"/>
                <w:szCs w:val="20"/>
              </w:rPr>
              <w:t>Sex</w:t>
            </w:r>
            <w:r>
              <w:rPr>
                <w:sz w:val="20"/>
                <w:szCs w:val="20"/>
              </w:rPr>
              <w:t>[</w:t>
            </w:r>
            <w:r w:rsidR="00181455">
              <w:rPr>
                <w:sz w:val="20"/>
                <w:szCs w:val="20"/>
              </w:rPr>
              <w:t>M</w:t>
            </w:r>
            <w:r>
              <w:rPr>
                <w:sz w:val="20"/>
                <w:szCs w:val="20"/>
              </w:rPr>
              <w:t>]</w:t>
            </w:r>
          </w:p>
          <w:p w14:paraId="68F40CF4" w14:textId="77777777" w:rsidR="003F777A" w:rsidRDefault="003F777A" w:rsidP="003F777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m(x ~ sex + BWF)</w:t>
            </w:r>
          </w:p>
          <w:p w14:paraId="55174CA9" w14:textId="77777777" w:rsidR="007948B3" w:rsidRDefault="00EC0C3B" w:rsidP="003F777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 = 58</w:t>
            </w:r>
          </w:p>
          <w:p w14:paraId="7C317BD9" w14:textId="5D42572D" w:rsidR="00EC0C3B" w:rsidRPr="00B14084" w:rsidRDefault="00EC0C3B" w:rsidP="003F777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40 females, 18 males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1692C78" w14:textId="77777777" w:rsidR="003F777A" w:rsidRPr="00B14084" w:rsidRDefault="003F777A" w:rsidP="003F777A">
            <w:pPr>
              <w:rPr>
                <w:sz w:val="20"/>
                <w:szCs w:val="20"/>
              </w:rPr>
            </w:pPr>
            <w:r w:rsidRPr="00B14084">
              <w:rPr>
                <w:sz w:val="20"/>
                <w:szCs w:val="20"/>
              </w:rPr>
              <w:t>EAA, pan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ADBBC28" w14:textId="41D79492" w:rsidR="003F777A" w:rsidRPr="003F777A" w:rsidRDefault="003F777A" w:rsidP="003F777A">
            <w:pPr>
              <w:rPr>
                <w:rFonts w:cstheme="minorHAnsi"/>
                <w:sz w:val="20"/>
                <w:szCs w:val="20"/>
              </w:rPr>
            </w:pPr>
            <w:r w:rsidRPr="003F777A">
              <w:rPr>
                <w:rFonts w:cstheme="minorHAnsi"/>
                <w:color w:val="000000"/>
                <w:sz w:val="20"/>
                <w:szCs w:val="20"/>
              </w:rPr>
              <w:t>0.17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2ACE05BA" w14:textId="61E73254" w:rsidR="003F777A" w:rsidRPr="003F777A" w:rsidRDefault="003F777A" w:rsidP="003F777A">
            <w:pPr>
              <w:rPr>
                <w:rFonts w:cstheme="minorHAnsi"/>
                <w:sz w:val="20"/>
                <w:szCs w:val="20"/>
              </w:rPr>
            </w:pPr>
            <w:r w:rsidRPr="003F777A">
              <w:rPr>
                <w:rFonts w:cstheme="minorHAnsi"/>
                <w:color w:val="000000"/>
                <w:sz w:val="20"/>
                <w:szCs w:val="20"/>
              </w:rPr>
              <w:t>0.066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3CBE7714" w14:textId="165CE740" w:rsidR="003F777A" w:rsidRPr="003F777A" w:rsidRDefault="003F777A" w:rsidP="003F777A">
            <w:pPr>
              <w:rPr>
                <w:rFonts w:cstheme="minorHAnsi"/>
                <w:sz w:val="20"/>
                <w:szCs w:val="20"/>
              </w:rPr>
            </w:pPr>
            <w:r w:rsidRPr="003F777A">
              <w:rPr>
                <w:rFonts w:cstheme="minorHAnsi"/>
                <w:color w:val="000000"/>
                <w:sz w:val="20"/>
                <w:szCs w:val="20"/>
              </w:rPr>
              <w:t>2.6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71EB112E" w14:textId="4226D64F" w:rsidR="003F777A" w:rsidRPr="003F777A" w:rsidRDefault="003F777A" w:rsidP="003F777A">
            <w:pPr>
              <w:rPr>
                <w:rFonts w:cstheme="minorHAnsi"/>
                <w:sz w:val="20"/>
                <w:szCs w:val="20"/>
              </w:rPr>
            </w:pPr>
            <w:r w:rsidRPr="003F777A">
              <w:rPr>
                <w:rFonts w:cstheme="minorHAnsi"/>
                <w:color w:val="000000"/>
                <w:sz w:val="20"/>
                <w:szCs w:val="20"/>
              </w:rPr>
              <w:t>0.012</w:t>
            </w:r>
          </w:p>
        </w:tc>
      </w:tr>
      <w:tr w:rsidR="003F777A" w:rsidRPr="00B14084" w14:paraId="732CCF50" w14:textId="77777777" w:rsidTr="003809E2">
        <w:trPr>
          <w:trHeight w:val="288"/>
        </w:trPr>
        <w:tc>
          <w:tcPr>
            <w:tcW w:w="0" w:type="auto"/>
            <w:vMerge/>
            <w:vAlign w:val="center"/>
          </w:tcPr>
          <w:p w14:paraId="0FAA236A" w14:textId="77777777" w:rsidR="003F777A" w:rsidRPr="00B14084" w:rsidRDefault="003F777A" w:rsidP="003F777A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0D1D6018" w14:textId="77777777" w:rsidR="003F777A" w:rsidRPr="00B14084" w:rsidRDefault="003F777A" w:rsidP="003F777A">
            <w:pPr>
              <w:rPr>
                <w:sz w:val="20"/>
                <w:szCs w:val="20"/>
              </w:rPr>
            </w:pPr>
            <w:r w:rsidRPr="00B14084">
              <w:rPr>
                <w:sz w:val="20"/>
                <w:szCs w:val="20"/>
              </w:rPr>
              <w:t>EAA, liver</w:t>
            </w:r>
          </w:p>
        </w:tc>
        <w:tc>
          <w:tcPr>
            <w:tcW w:w="0" w:type="auto"/>
            <w:vAlign w:val="bottom"/>
          </w:tcPr>
          <w:p w14:paraId="3AFC303E" w14:textId="62794407" w:rsidR="003F777A" w:rsidRPr="003F777A" w:rsidRDefault="003F777A" w:rsidP="003F777A">
            <w:pPr>
              <w:rPr>
                <w:rFonts w:cstheme="minorHAnsi"/>
                <w:sz w:val="20"/>
                <w:szCs w:val="20"/>
              </w:rPr>
            </w:pPr>
            <w:r w:rsidRPr="003F777A">
              <w:rPr>
                <w:rFonts w:cstheme="minorHAnsi"/>
                <w:color w:val="000000"/>
                <w:sz w:val="20"/>
                <w:szCs w:val="20"/>
              </w:rPr>
              <w:t>0.098</w:t>
            </w:r>
          </w:p>
        </w:tc>
        <w:tc>
          <w:tcPr>
            <w:tcW w:w="0" w:type="auto"/>
            <w:vAlign w:val="bottom"/>
          </w:tcPr>
          <w:p w14:paraId="77D384D9" w14:textId="1856BDFE" w:rsidR="003F777A" w:rsidRPr="003F777A" w:rsidRDefault="003F777A" w:rsidP="003F777A">
            <w:pPr>
              <w:rPr>
                <w:rFonts w:cstheme="minorHAnsi"/>
                <w:sz w:val="20"/>
                <w:szCs w:val="20"/>
              </w:rPr>
            </w:pPr>
            <w:r w:rsidRPr="003F777A">
              <w:rPr>
                <w:rFonts w:cstheme="minorHAnsi"/>
                <w:color w:val="000000"/>
                <w:sz w:val="20"/>
                <w:szCs w:val="20"/>
              </w:rPr>
              <w:t>0.055</w:t>
            </w:r>
          </w:p>
        </w:tc>
        <w:tc>
          <w:tcPr>
            <w:tcW w:w="0" w:type="auto"/>
            <w:vAlign w:val="bottom"/>
          </w:tcPr>
          <w:p w14:paraId="089C803B" w14:textId="3262E30E" w:rsidR="003F777A" w:rsidRPr="003F777A" w:rsidRDefault="003F777A" w:rsidP="003F777A">
            <w:pPr>
              <w:rPr>
                <w:rFonts w:cstheme="minorHAnsi"/>
                <w:sz w:val="20"/>
                <w:szCs w:val="20"/>
              </w:rPr>
            </w:pPr>
            <w:r w:rsidRPr="003F777A">
              <w:rPr>
                <w:rFonts w:cstheme="minorHAnsi"/>
                <w:color w:val="000000"/>
                <w:sz w:val="20"/>
                <w:szCs w:val="20"/>
              </w:rPr>
              <w:t>1.79</w:t>
            </w:r>
          </w:p>
        </w:tc>
        <w:tc>
          <w:tcPr>
            <w:tcW w:w="0" w:type="auto"/>
            <w:vAlign w:val="bottom"/>
          </w:tcPr>
          <w:p w14:paraId="76F01399" w14:textId="14B18730" w:rsidR="003F777A" w:rsidRPr="003F777A" w:rsidRDefault="003F777A" w:rsidP="003F777A">
            <w:pPr>
              <w:rPr>
                <w:rFonts w:cstheme="minorHAnsi"/>
                <w:sz w:val="20"/>
                <w:szCs w:val="20"/>
              </w:rPr>
            </w:pPr>
            <w:r w:rsidRPr="003F777A">
              <w:rPr>
                <w:rFonts w:cstheme="minorHAnsi"/>
                <w:color w:val="000000"/>
                <w:sz w:val="20"/>
                <w:szCs w:val="20"/>
              </w:rPr>
              <w:t>0.079</w:t>
            </w:r>
          </w:p>
        </w:tc>
      </w:tr>
      <w:tr w:rsidR="003F777A" w:rsidRPr="00B14084" w14:paraId="0EDF1CCD" w14:textId="77777777" w:rsidTr="003809E2">
        <w:trPr>
          <w:trHeight w:val="288"/>
        </w:trPr>
        <w:tc>
          <w:tcPr>
            <w:tcW w:w="0" w:type="auto"/>
            <w:vMerge/>
            <w:vAlign w:val="center"/>
          </w:tcPr>
          <w:p w14:paraId="191A1E49" w14:textId="77777777" w:rsidR="003F777A" w:rsidRPr="00B14084" w:rsidRDefault="003F777A" w:rsidP="003F777A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1A08917E" w14:textId="77777777" w:rsidR="003F777A" w:rsidRPr="00B14084" w:rsidRDefault="003F777A" w:rsidP="003F777A">
            <w:pPr>
              <w:rPr>
                <w:sz w:val="20"/>
                <w:szCs w:val="20"/>
              </w:rPr>
            </w:pPr>
            <w:r w:rsidRPr="00B14084">
              <w:rPr>
                <w:sz w:val="20"/>
                <w:szCs w:val="20"/>
              </w:rPr>
              <w:t>dev.EAA, pan</w:t>
            </w:r>
          </w:p>
        </w:tc>
        <w:tc>
          <w:tcPr>
            <w:tcW w:w="0" w:type="auto"/>
            <w:vAlign w:val="bottom"/>
          </w:tcPr>
          <w:p w14:paraId="55C24060" w14:textId="700A61C3" w:rsidR="003F777A" w:rsidRPr="003F777A" w:rsidRDefault="003F777A" w:rsidP="003F777A">
            <w:pPr>
              <w:rPr>
                <w:rFonts w:cstheme="minorHAnsi"/>
                <w:sz w:val="20"/>
                <w:szCs w:val="20"/>
              </w:rPr>
            </w:pPr>
            <w:r w:rsidRPr="003F777A">
              <w:rPr>
                <w:rFonts w:cstheme="minorHAnsi"/>
                <w:color w:val="000000"/>
                <w:sz w:val="20"/>
                <w:szCs w:val="20"/>
              </w:rPr>
              <w:t>0.180</w:t>
            </w:r>
          </w:p>
        </w:tc>
        <w:tc>
          <w:tcPr>
            <w:tcW w:w="0" w:type="auto"/>
            <w:vAlign w:val="bottom"/>
          </w:tcPr>
          <w:p w14:paraId="182C8628" w14:textId="3B6DFA79" w:rsidR="003F777A" w:rsidRPr="003F777A" w:rsidRDefault="003F777A" w:rsidP="003F777A">
            <w:pPr>
              <w:rPr>
                <w:rFonts w:cstheme="minorHAnsi"/>
                <w:sz w:val="20"/>
                <w:szCs w:val="20"/>
              </w:rPr>
            </w:pPr>
            <w:r w:rsidRPr="003F777A">
              <w:rPr>
                <w:rFonts w:cstheme="minorHAnsi"/>
                <w:color w:val="000000"/>
                <w:sz w:val="20"/>
                <w:szCs w:val="20"/>
              </w:rPr>
              <w:t>0.059</w:t>
            </w:r>
          </w:p>
        </w:tc>
        <w:tc>
          <w:tcPr>
            <w:tcW w:w="0" w:type="auto"/>
            <w:vAlign w:val="bottom"/>
          </w:tcPr>
          <w:p w14:paraId="7F2379DB" w14:textId="6DBF921E" w:rsidR="003F777A" w:rsidRPr="003F777A" w:rsidRDefault="003F777A" w:rsidP="003F777A">
            <w:pPr>
              <w:rPr>
                <w:rFonts w:cstheme="minorHAnsi"/>
                <w:sz w:val="20"/>
                <w:szCs w:val="20"/>
              </w:rPr>
            </w:pPr>
            <w:r w:rsidRPr="003F777A">
              <w:rPr>
                <w:rFonts w:cstheme="minorHAnsi"/>
                <w:color w:val="000000"/>
                <w:sz w:val="20"/>
                <w:szCs w:val="20"/>
              </w:rPr>
              <w:t>3.05</w:t>
            </w:r>
          </w:p>
        </w:tc>
        <w:tc>
          <w:tcPr>
            <w:tcW w:w="0" w:type="auto"/>
            <w:vAlign w:val="bottom"/>
          </w:tcPr>
          <w:p w14:paraId="0F06B1C9" w14:textId="0FD2EF22" w:rsidR="003F777A" w:rsidRPr="003F777A" w:rsidRDefault="003F777A" w:rsidP="003F777A">
            <w:pPr>
              <w:rPr>
                <w:rFonts w:cstheme="minorHAnsi"/>
                <w:sz w:val="20"/>
                <w:szCs w:val="20"/>
              </w:rPr>
            </w:pPr>
            <w:r w:rsidRPr="003F777A">
              <w:rPr>
                <w:rFonts w:cstheme="minorHAnsi"/>
                <w:color w:val="000000"/>
                <w:sz w:val="20"/>
                <w:szCs w:val="20"/>
              </w:rPr>
              <w:t>0.004</w:t>
            </w:r>
          </w:p>
        </w:tc>
      </w:tr>
      <w:tr w:rsidR="003F777A" w:rsidRPr="00B14084" w14:paraId="7541A2AA" w14:textId="77777777" w:rsidTr="003809E2">
        <w:trPr>
          <w:trHeight w:val="288"/>
        </w:trPr>
        <w:tc>
          <w:tcPr>
            <w:tcW w:w="0" w:type="auto"/>
            <w:vMerge/>
            <w:vAlign w:val="center"/>
          </w:tcPr>
          <w:p w14:paraId="2060A177" w14:textId="77777777" w:rsidR="003F777A" w:rsidRPr="00B14084" w:rsidRDefault="003F777A" w:rsidP="003F777A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361F2687" w14:textId="77777777" w:rsidR="003F777A" w:rsidRPr="00B14084" w:rsidRDefault="003F777A" w:rsidP="003F777A">
            <w:pPr>
              <w:rPr>
                <w:sz w:val="20"/>
                <w:szCs w:val="20"/>
              </w:rPr>
            </w:pPr>
            <w:r w:rsidRPr="00B14084">
              <w:rPr>
                <w:sz w:val="20"/>
                <w:szCs w:val="20"/>
              </w:rPr>
              <w:t>dev.EAA, liver</w:t>
            </w:r>
          </w:p>
        </w:tc>
        <w:tc>
          <w:tcPr>
            <w:tcW w:w="0" w:type="auto"/>
            <w:vAlign w:val="bottom"/>
          </w:tcPr>
          <w:p w14:paraId="6415C9C7" w14:textId="0B912B4E" w:rsidR="003F777A" w:rsidRPr="003F777A" w:rsidRDefault="003F777A" w:rsidP="003F777A">
            <w:pPr>
              <w:rPr>
                <w:rFonts w:cstheme="minorHAnsi"/>
                <w:sz w:val="20"/>
                <w:szCs w:val="20"/>
              </w:rPr>
            </w:pPr>
            <w:r w:rsidRPr="003F777A">
              <w:rPr>
                <w:rFonts w:cstheme="minorHAnsi"/>
                <w:color w:val="000000"/>
                <w:sz w:val="20"/>
                <w:szCs w:val="20"/>
              </w:rPr>
              <w:t>0.176</w:t>
            </w:r>
          </w:p>
        </w:tc>
        <w:tc>
          <w:tcPr>
            <w:tcW w:w="0" w:type="auto"/>
            <w:vAlign w:val="bottom"/>
          </w:tcPr>
          <w:p w14:paraId="32EAD519" w14:textId="692E8ED3" w:rsidR="003F777A" w:rsidRPr="003F777A" w:rsidRDefault="003F777A" w:rsidP="003F777A">
            <w:pPr>
              <w:rPr>
                <w:rFonts w:cstheme="minorHAnsi"/>
                <w:sz w:val="20"/>
                <w:szCs w:val="20"/>
              </w:rPr>
            </w:pPr>
            <w:r w:rsidRPr="003F777A">
              <w:rPr>
                <w:rFonts w:cstheme="minorHAnsi"/>
                <w:color w:val="000000"/>
                <w:sz w:val="20"/>
                <w:szCs w:val="20"/>
              </w:rPr>
              <w:t>0.057</w:t>
            </w:r>
          </w:p>
        </w:tc>
        <w:tc>
          <w:tcPr>
            <w:tcW w:w="0" w:type="auto"/>
            <w:vAlign w:val="bottom"/>
          </w:tcPr>
          <w:p w14:paraId="75FDF8F2" w14:textId="004326D9" w:rsidR="003F777A" w:rsidRPr="003F777A" w:rsidRDefault="003F777A" w:rsidP="003F777A">
            <w:pPr>
              <w:rPr>
                <w:rFonts w:cstheme="minorHAnsi"/>
                <w:sz w:val="20"/>
                <w:szCs w:val="20"/>
              </w:rPr>
            </w:pPr>
            <w:r w:rsidRPr="003F777A">
              <w:rPr>
                <w:rFonts w:cstheme="minorHAnsi"/>
                <w:color w:val="000000"/>
                <w:sz w:val="20"/>
                <w:szCs w:val="20"/>
              </w:rPr>
              <w:t>3.07</w:t>
            </w:r>
          </w:p>
        </w:tc>
        <w:tc>
          <w:tcPr>
            <w:tcW w:w="0" w:type="auto"/>
            <w:vAlign w:val="bottom"/>
          </w:tcPr>
          <w:p w14:paraId="2B444617" w14:textId="50B14C7D" w:rsidR="003F777A" w:rsidRPr="003F777A" w:rsidRDefault="003F777A" w:rsidP="003F777A">
            <w:pPr>
              <w:rPr>
                <w:rFonts w:cstheme="minorHAnsi"/>
                <w:sz w:val="20"/>
                <w:szCs w:val="20"/>
              </w:rPr>
            </w:pPr>
            <w:r w:rsidRPr="003F777A">
              <w:rPr>
                <w:rFonts w:cstheme="minorHAnsi"/>
                <w:color w:val="000000"/>
                <w:sz w:val="20"/>
                <w:szCs w:val="20"/>
              </w:rPr>
              <w:t>0.003</w:t>
            </w:r>
          </w:p>
        </w:tc>
      </w:tr>
      <w:tr w:rsidR="003F777A" w:rsidRPr="00B14084" w14:paraId="51309F05" w14:textId="77777777" w:rsidTr="003809E2">
        <w:trPr>
          <w:trHeight w:val="288"/>
        </w:trPr>
        <w:tc>
          <w:tcPr>
            <w:tcW w:w="0" w:type="auto"/>
            <w:vMerge/>
            <w:vAlign w:val="center"/>
          </w:tcPr>
          <w:p w14:paraId="720A4A71" w14:textId="77777777" w:rsidR="003F777A" w:rsidRPr="00B14084" w:rsidRDefault="003F777A" w:rsidP="003F777A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0FD6C677" w14:textId="77777777" w:rsidR="003F777A" w:rsidRPr="00B14084" w:rsidRDefault="003F777A" w:rsidP="003F777A">
            <w:pPr>
              <w:rPr>
                <w:sz w:val="20"/>
                <w:szCs w:val="20"/>
              </w:rPr>
            </w:pPr>
            <w:r w:rsidRPr="00B14084">
              <w:rPr>
                <w:sz w:val="20"/>
                <w:szCs w:val="20"/>
              </w:rPr>
              <w:t>int.EAA, pan</w:t>
            </w:r>
          </w:p>
        </w:tc>
        <w:tc>
          <w:tcPr>
            <w:tcW w:w="0" w:type="auto"/>
            <w:vAlign w:val="bottom"/>
          </w:tcPr>
          <w:p w14:paraId="3D888EFC" w14:textId="187467A4" w:rsidR="003F777A" w:rsidRPr="003F777A" w:rsidRDefault="003F777A" w:rsidP="003F777A">
            <w:pPr>
              <w:rPr>
                <w:rFonts w:cstheme="minorHAnsi"/>
                <w:sz w:val="20"/>
                <w:szCs w:val="20"/>
              </w:rPr>
            </w:pPr>
            <w:r w:rsidRPr="003F777A">
              <w:rPr>
                <w:rFonts w:cstheme="minorHAnsi"/>
                <w:color w:val="000000"/>
                <w:sz w:val="20"/>
                <w:szCs w:val="20"/>
              </w:rPr>
              <w:t>0.324</w:t>
            </w:r>
          </w:p>
        </w:tc>
        <w:tc>
          <w:tcPr>
            <w:tcW w:w="0" w:type="auto"/>
            <w:vAlign w:val="bottom"/>
          </w:tcPr>
          <w:p w14:paraId="3AE22586" w14:textId="00A14613" w:rsidR="003F777A" w:rsidRPr="003F777A" w:rsidRDefault="003F777A" w:rsidP="003F777A">
            <w:pPr>
              <w:rPr>
                <w:rFonts w:cstheme="minorHAnsi"/>
                <w:sz w:val="20"/>
                <w:szCs w:val="20"/>
              </w:rPr>
            </w:pPr>
            <w:r w:rsidRPr="003F777A">
              <w:rPr>
                <w:rFonts w:cstheme="minorHAnsi"/>
                <w:color w:val="000000"/>
                <w:sz w:val="20"/>
                <w:szCs w:val="20"/>
              </w:rPr>
              <w:t>0.077</w:t>
            </w:r>
          </w:p>
        </w:tc>
        <w:tc>
          <w:tcPr>
            <w:tcW w:w="0" w:type="auto"/>
            <w:vAlign w:val="bottom"/>
          </w:tcPr>
          <w:p w14:paraId="10C66691" w14:textId="090ABF14" w:rsidR="003F777A" w:rsidRPr="003F777A" w:rsidRDefault="003F777A" w:rsidP="003F777A">
            <w:pPr>
              <w:rPr>
                <w:rFonts w:cstheme="minorHAnsi"/>
                <w:sz w:val="20"/>
                <w:szCs w:val="20"/>
              </w:rPr>
            </w:pPr>
            <w:r w:rsidRPr="003F777A">
              <w:rPr>
                <w:rFonts w:cstheme="minorHAnsi"/>
                <w:color w:val="000000"/>
                <w:sz w:val="20"/>
                <w:szCs w:val="20"/>
              </w:rPr>
              <w:t>4.20</w:t>
            </w:r>
          </w:p>
        </w:tc>
        <w:tc>
          <w:tcPr>
            <w:tcW w:w="0" w:type="auto"/>
            <w:vAlign w:val="bottom"/>
          </w:tcPr>
          <w:p w14:paraId="265976D5" w14:textId="4C8B3967" w:rsidR="003F777A" w:rsidRPr="003F777A" w:rsidRDefault="003F777A" w:rsidP="003F777A">
            <w:pPr>
              <w:rPr>
                <w:rFonts w:cstheme="minorHAnsi"/>
                <w:sz w:val="20"/>
                <w:szCs w:val="20"/>
              </w:rPr>
            </w:pPr>
            <w:r w:rsidRPr="003F777A">
              <w:rPr>
                <w:rFonts w:cstheme="minorHAnsi"/>
                <w:color w:val="000000"/>
                <w:sz w:val="20"/>
                <w:szCs w:val="20"/>
              </w:rPr>
              <w:t>9.9E-05</w:t>
            </w:r>
          </w:p>
        </w:tc>
      </w:tr>
      <w:tr w:rsidR="003F777A" w:rsidRPr="00B14084" w14:paraId="2DDE054F" w14:textId="77777777" w:rsidTr="003809E2">
        <w:trPr>
          <w:trHeight w:val="288"/>
        </w:trPr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51517442" w14:textId="77777777" w:rsidR="003F777A" w:rsidRPr="00B14084" w:rsidRDefault="003F777A" w:rsidP="003F777A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3CE5E1F7" w14:textId="77777777" w:rsidR="003F777A" w:rsidRPr="00B14084" w:rsidRDefault="003F777A" w:rsidP="003F777A">
            <w:pPr>
              <w:rPr>
                <w:sz w:val="20"/>
                <w:szCs w:val="20"/>
              </w:rPr>
            </w:pPr>
            <w:r w:rsidRPr="00B14084">
              <w:rPr>
                <w:sz w:val="20"/>
                <w:szCs w:val="20"/>
              </w:rPr>
              <w:t>int.EAA, liver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5A1AA056" w14:textId="12BFE2D2" w:rsidR="003F777A" w:rsidRPr="003F777A" w:rsidRDefault="003F777A" w:rsidP="003F777A">
            <w:pPr>
              <w:rPr>
                <w:rFonts w:cstheme="minorHAnsi"/>
                <w:sz w:val="20"/>
                <w:szCs w:val="20"/>
              </w:rPr>
            </w:pPr>
            <w:r w:rsidRPr="003F777A">
              <w:rPr>
                <w:rFonts w:cstheme="minorHAnsi"/>
                <w:color w:val="000000"/>
                <w:sz w:val="20"/>
                <w:szCs w:val="20"/>
              </w:rPr>
              <w:t>0.13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4A85FAC1" w14:textId="0B30E9D3" w:rsidR="003F777A" w:rsidRPr="003F777A" w:rsidRDefault="003F777A" w:rsidP="003F777A">
            <w:pPr>
              <w:rPr>
                <w:rFonts w:cstheme="minorHAnsi"/>
                <w:sz w:val="20"/>
                <w:szCs w:val="20"/>
              </w:rPr>
            </w:pPr>
            <w:r w:rsidRPr="003F777A">
              <w:rPr>
                <w:rFonts w:cstheme="minorHAnsi"/>
                <w:color w:val="000000"/>
                <w:sz w:val="20"/>
                <w:szCs w:val="20"/>
              </w:rPr>
              <w:t>0.07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10F18D17" w14:textId="4ACEFE24" w:rsidR="003F777A" w:rsidRPr="003F777A" w:rsidRDefault="003F777A" w:rsidP="003F777A">
            <w:pPr>
              <w:rPr>
                <w:rFonts w:cstheme="minorHAnsi"/>
                <w:sz w:val="20"/>
                <w:szCs w:val="20"/>
              </w:rPr>
            </w:pPr>
            <w:r w:rsidRPr="003F777A">
              <w:rPr>
                <w:rFonts w:cstheme="minorHAnsi"/>
                <w:color w:val="000000"/>
                <w:sz w:val="20"/>
                <w:szCs w:val="20"/>
              </w:rPr>
              <w:t>1.7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1DBE7011" w14:textId="394BD7CC" w:rsidR="003F777A" w:rsidRPr="003F777A" w:rsidRDefault="003F777A" w:rsidP="003F777A">
            <w:pPr>
              <w:rPr>
                <w:rFonts w:cstheme="minorHAnsi"/>
                <w:sz w:val="20"/>
                <w:szCs w:val="20"/>
              </w:rPr>
            </w:pPr>
            <w:r w:rsidRPr="003F777A">
              <w:rPr>
                <w:rFonts w:cstheme="minorHAnsi"/>
                <w:color w:val="000000"/>
                <w:sz w:val="20"/>
                <w:szCs w:val="20"/>
              </w:rPr>
              <w:t>0.092</w:t>
            </w:r>
          </w:p>
        </w:tc>
      </w:tr>
    </w:tbl>
    <w:p w14:paraId="5A764BD1" w14:textId="77777777" w:rsidR="00B14084" w:rsidRDefault="00B14084" w:rsidP="004A62BB">
      <w:pPr>
        <w:rPr>
          <w:b/>
          <w:bCs/>
        </w:rPr>
      </w:pPr>
    </w:p>
    <w:p w14:paraId="086E6527" w14:textId="77777777" w:rsidR="00EE5B8D" w:rsidRDefault="00EE5B8D" w:rsidP="004A62BB">
      <w:pPr>
        <w:rPr>
          <w:b/>
          <w:bCs/>
        </w:rPr>
        <w:sectPr w:rsidR="00EE5B8D" w:rsidSect="009E6251">
          <w:pgSz w:w="12240" w:h="15840"/>
          <w:pgMar w:top="864" w:right="864" w:bottom="864" w:left="864" w:header="720" w:footer="720" w:gutter="0"/>
          <w:cols w:space="720"/>
          <w:docGrid w:linePitch="360"/>
        </w:sectPr>
      </w:pPr>
    </w:p>
    <w:p w14:paraId="592F58CC" w14:textId="77777777" w:rsidR="00EE5B8D" w:rsidRDefault="00EE5B8D" w:rsidP="004A62BB">
      <w:pPr>
        <w:rPr>
          <w:b/>
          <w:bCs/>
        </w:rPr>
      </w:pPr>
    </w:p>
    <w:p w14:paraId="3E51FCC8" w14:textId="65969B4A" w:rsidR="00BC517C" w:rsidRDefault="001806A8" w:rsidP="004041BC">
      <w:pPr>
        <w:ind w:right="2430"/>
        <w:rPr>
          <w:b/>
          <w:bCs/>
        </w:rPr>
      </w:pPr>
      <w:r>
        <w:rPr>
          <w:b/>
          <w:bCs/>
        </w:rPr>
        <w:t>Supplementary file 4b</w:t>
      </w:r>
      <w:r w:rsidR="00BC517C">
        <w:rPr>
          <w:b/>
          <w:bCs/>
        </w:rPr>
        <w:t>.</w:t>
      </w:r>
      <w:r w:rsidR="00171D41">
        <w:rPr>
          <w:b/>
          <w:bCs/>
        </w:rPr>
        <w:t xml:space="preserve"> Pearson correlation</w:t>
      </w:r>
      <w:r w:rsidR="00A73799">
        <w:rPr>
          <w:b/>
          <w:bCs/>
        </w:rPr>
        <w:t>s</w:t>
      </w:r>
      <w:r w:rsidR="00171D41">
        <w:rPr>
          <w:b/>
          <w:bCs/>
        </w:rPr>
        <w:t xml:space="preserve"> between </w:t>
      </w:r>
      <w:r w:rsidR="00FD11AA">
        <w:rPr>
          <w:b/>
          <w:bCs/>
        </w:rPr>
        <w:t>epigenetic age acceleration</w:t>
      </w:r>
      <w:r w:rsidR="00171D41">
        <w:rPr>
          <w:b/>
          <w:bCs/>
        </w:rPr>
        <w:t xml:space="preserve"> and strain-level longevity summaries</w:t>
      </w:r>
    </w:p>
    <w:tbl>
      <w:tblPr>
        <w:tblStyle w:val="TableGrid"/>
        <w:tblW w:w="103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75"/>
        <w:gridCol w:w="720"/>
        <w:gridCol w:w="810"/>
        <w:gridCol w:w="720"/>
        <w:gridCol w:w="810"/>
        <w:gridCol w:w="810"/>
        <w:gridCol w:w="810"/>
        <w:gridCol w:w="720"/>
        <w:gridCol w:w="810"/>
        <w:gridCol w:w="720"/>
        <w:gridCol w:w="810"/>
        <w:gridCol w:w="720"/>
        <w:gridCol w:w="810"/>
      </w:tblGrid>
      <w:tr w:rsidR="002069F7" w:rsidRPr="00BC517C" w14:paraId="352A9FF4" w14:textId="77777777" w:rsidTr="00FC43D2">
        <w:trPr>
          <w:trHeight w:val="288"/>
        </w:trPr>
        <w:tc>
          <w:tcPr>
            <w:tcW w:w="107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41EFDA93" w14:textId="49B94895" w:rsidR="00BC517C" w:rsidRPr="00BC517C" w:rsidRDefault="00BC517C" w:rsidP="00BC517C">
            <w:pPr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DNAm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24913602" w14:textId="445A4F0D" w:rsidR="00BC517C" w:rsidRPr="00BC517C" w:rsidRDefault="00BC517C" w:rsidP="00BC517C">
            <w:pPr>
              <w:jc w:val="center"/>
              <w:rPr>
                <w:b/>
                <w:bCs/>
                <w:sz w:val="20"/>
                <w:szCs w:val="20"/>
              </w:rPr>
            </w:pPr>
            <w:r w:rsidRPr="00BC517C">
              <w:rPr>
                <w:b/>
                <w:bCs/>
                <w:sz w:val="20"/>
                <w:szCs w:val="20"/>
              </w:rPr>
              <w:t>minLS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11DD007F" w14:textId="5905E1F4" w:rsidR="00BC517C" w:rsidRPr="00BC517C" w:rsidRDefault="00BC517C" w:rsidP="00BC517C">
            <w:pPr>
              <w:jc w:val="center"/>
              <w:rPr>
                <w:b/>
                <w:bCs/>
                <w:sz w:val="20"/>
                <w:szCs w:val="20"/>
              </w:rPr>
            </w:pPr>
            <w:r w:rsidRPr="00BC517C">
              <w:rPr>
                <w:b/>
                <w:bCs/>
                <w:sz w:val="20"/>
                <w:szCs w:val="20"/>
              </w:rPr>
              <w:t>25Q-LS</w:t>
            </w:r>
          </w:p>
        </w:tc>
        <w:tc>
          <w:tcPr>
            <w:tcW w:w="1620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5C84B59A" w14:textId="7721B4B2" w:rsidR="00BC517C" w:rsidRPr="00BC517C" w:rsidRDefault="00BC517C" w:rsidP="00BC517C">
            <w:pPr>
              <w:jc w:val="center"/>
              <w:rPr>
                <w:b/>
                <w:bCs/>
                <w:sz w:val="20"/>
                <w:szCs w:val="20"/>
              </w:rPr>
            </w:pPr>
            <w:r w:rsidRPr="00BC517C">
              <w:rPr>
                <w:b/>
                <w:bCs/>
                <w:sz w:val="20"/>
                <w:szCs w:val="20"/>
              </w:rPr>
              <w:t>Mean LS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74EE6A0D" w14:textId="277BE391" w:rsidR="00BC517C" w:rsidRPr="00BC517C" w:rsidRDefault="00BC517C" w:rsidP="00BC517C">
            <w:pPr>
              <w:jc w:val="center"/>
              <w:rPr>
                <w:b/>
                <w:bCs/>
                <w:sz w:val="20"/>
                <w:szCs w:val="20"/>
              </w:rPr>
            </w:pPr>
            <w:r w:rsidRPr="00BC517C">
              <w:rPr>
                <w:b/>
                <w:bCs/>
                <w:sz w:val="20"/>
                <w:szCs w:val="20"/>
              </w:rPr>
              <w:t>Median LS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0FBB8855" w14:textId="00D53B24" w:rsidR="00BC517C" w:rsidRPr="00BC517C" w:rsidRDefault="00BC517C" w:rsidP="00BC517C">
            <w:pPr>
              <w:jc w:val="center"/>
              <w:rPr>
                <w:b/>
                <w:bCs/>
                <w:sz w:val="20"/>
                <w:szCs w:val="20"/>
              </w:rPr>
            </w:pPr>
            <w:r w:rsidRPr="00BC517C">
              <w:rPr>
                <w:b/>
                <w:bCs/>
                <w:sz w:val="20"/>
                <w:szCs w:val="20"/>
              </w:rPr>
              <w:t>75Q-LS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00C8DF49" w14:textId="33F1AE1C" w:rsidR="00BC517C" w:rsidRPr="00BC517C" w:rsidRDefault="00BC517C" w:rsidP="00BC517C">
            <w:pPr>
              <w:jc w:val="center"/>
              <w:rPr>
                <w:b/>
                <w:bCs/>
                <w:sz w:val="20"/>
                <w:szCs w:val="20"/>
              </w:rPr>
            </w:pPr>
            <w:r w:rsidRPr="00BC517C">
              <w:rPr>
                <w:b/>
                <w:bCs/>
                <w:sz w:val="20"/>
                <w:szCs w:val="20"/>
              </w:rPr>
              <w:t>Max LS</w:t>
            </w:r>
          </w:p>
        </w:tc>
      </w:tr>
      <w:tr w:rsidR="00FC43D2" w:rsidRPr="00BC517C" w14:paraId="40190E77" w14:textId="77777777" w:rsidTr="00D751FD">
        <w:trPr>
          <w:trHeight w:val="288"/>
        </w:trPr>
        <w:tc>
          <w:tcPr>
            <w:tcW w:w="107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261570" w14:textId="3BA7DFFA" w:rsidR="00BC517C" w:rsidRPr="00BC517C" w:rsidRDefault="00BC517C" w:rsidP="00BC517C">
            <w:pPr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720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751153AC" w14:textId="4BFB615A" w:rsidR="00BC517C" w:rsidRPr="00BC517C" w:rsidRDefault="00BC517C" w:rsidP="00BC517C">
            <w:pPr>
              <w:jc w:val="center"/>
              <w:rPr>
                <w:b/>
                <w:bCs/>
                <w:sz w:val="20"/>
                <w:szCs w:val="20"/>
              </w:rPr>
            </w:pPr>
            <w:r w:rsidRPr="00BC517C">
              <w:rPr>
                <w:b/>
                <w:bCs/>
                <w:sz w:val="20"/>
                <w:szCs w:val="20"/>
              </w:rPr>
              <w:t>r</w:t>
            </w:r>
          </w:p>
        </w:tc>
        <w:tc>
          <w:tcPr>
            <w:tcW w:w="810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34C3D7E2" w14:textId="79D7876C" w:rsidR="00BC517C" w:rsidRPr="00BC517C" w:rsidRDefault="00BC517C" w:rsidP="00BC517C">
            <w:pPr>
              <w:jc w:val="center"/>
              <w:rPr>
                <w:b/>
                <w:bCs/>
                <w:sz w:val="20"/>
                <w:szCs w:val="20"/>
              </w:rPr>
            </w:pPr>
            <w:r w:rsidRPr="00BC517C">
              <w:rPr>
                <w:b/>
                <w:bCs/>
                <w:sz w:val="20"/>
                <w:szCs w:val="20"/>
              </w:rPr>
              <w:t>p</w:t>
            </w:r>
          </w:p>
        </w:tc>
        <w:tc>
          <w:tcPr>
            <w:tcW w:w="720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583DD03E" w14:textId="4A5F3A67" w:rsidR="00BC517C" w:rsidRPr="00BC517C" w:rsidRDefault="00BC517C" w:rsidP="00BC517C">
            <w:pPr>
              <w:jc w:val="center"/>
              <w:rPr>
                <w:b/>
                <w:bCs/>
                <w:sz w:val="20"/>
                <w:szCs w:val="20"/>
              </w:rPr>
            </w:pPr>
            <w:r w:rsidRPr="00BC517C">
              <w:rPr>
                <w:b/>
                <w:bCs/>
                <w:sz w:val="20"/>
                <w:szCs w:val="20"/>
              </w:rPr>
              <w:t>r</w:t>
            </w:r>
          </w:p>
        </w:tc>
        <w:tc>
          <w:tcPr>
            <w:tcW w:w="810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566ABDE1" w14:textId="345B887D" w:rsidR="00BC517C" w:rsidRPr="00BC517C" w:rsidRDefault="00BC517C" w:rsidP="00BC517C">
            <w:pPr>
              <w:jc w:val="center"/>
              <w:rPr>
                <w:b/>
                <w:bCs/>
                <w:sz w:val="20"/>
                <w:szCs w:val="20"/>
              </w:rPr>
            </w:pPr>
            <w:r w:rsidRPr="00BC517C">
              <w:rPr>
                <w:b/>
                <w:bCs/>
                <w:sz w:val="20"/>
                <w:szCs w:val="20"/>
              </w:rPr>
              <w:t>p</w:t>
            </w:r>
          </w:p>
        </w:tc>
        <w:tc>
          <w:tcPr>
            <w:tcW w:w="810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58033508" w14:textId="76E4550D" w:rsidR="00BC517C" w:rsidRPr="00BC517C" w:rsidRDefault="00BC517C" w:rsidP="00BC517C">
            <w:pPr>
              <w:jc w:val="center"/>
              <w:rPr>
                <w:b/>
                <w:bCs/>
                <w:sz w:val="20"/>
                <w:szCs w:val="20"/>
              </w:rPr>
            </w:pPr>
            <w:r w:rsidRPr="00BC517C">
              <w:rPr>
                <w:b/>
                <w:bCs/>
                <w:sz w:val="20"/>
                <w:szCs w:val="20"/>
              </w:rPr>
              <w:t>r</w:t>
            </w:r>
          </w:p>
        </w:tc>
        <w:tc>
          <w:tcPr>
            <w:tcW w:w="810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0E165B03" w14:textId="0510D297" w:rsidR="00BC517C" w:rsidRPr="00BC517C" w:rsidRDefault="00BC517C" w:rsidP="00BC517C">
            <w:pPr>
              <w:jc w:val="center"/>
              <w:rPr>
                <w:b/>
                <w:bCs/>
                <w:sz w:val="20"/>
                <w:szCs w:val="20"/>
              </w:rPr>
            </w:pPr>
            <w:r w:rsidRPr="00BC517C">
              <w:rPr>
                <w:b/>
                <w:bCs/>
                <w:sz w:val="20"/>
                <w:szCs w:val="20"/>
              </w:rPr>
              <w:t>p</w:t>
            </w:r>
          </w:p>
        </w:tc>
        <w:tc>
          <w:tcPr>
            <w:tcW w:w="720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0AAE332C" w14:textId="48F670EE" w:rsidR="00BC517C" w:rsidRPr="00BC517C" w:rsidRDefault="00BC517C" w:rsidP="00BC517C">
            <w:pPr>
              <w:jc w:val="center"/>
              <w:rPr>
                <w:b/>
                <w:bCs/>
                <w:sz w:val="20"/>
                <w:szCs w:val="20"/>
              </w:rPr>
            </w:pPr>
            <w:r w:rsidRPr="00BC517C">
              <w:rPr>
                <w:b/>
                <w:bCs/>
                <w:sz w:val="20"/>
                <w:szCs w:val="20"/>
              </w:rPr>
              <w:t>r</w:t>
            </w:r>
          </w:p>
        </w:tc>
        <w:tc>
          <w:tcPr>
            <w:tcW w:w="810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57EDD17C" w14:textId="09292736" w:rsidR="00BC517C" w:rsidRPr="00BC517C" w:rsidRDefault="00BC517C" w:rsidP="00BC517C">
            <w:pPr>
              <w:jc w:val="center"/>
              <w:rPr>
                <w:b/>
                <w:bCs/>
                <w:sz w:val="20"/>
                <w:szCs w:val="20"/>
              </w:rPr>
            </w:pPr>
            <w:r w:rsidRPr="00BC517C">
              <w:rPr>
                <w:b/>
                <w:bCs/>
                <w:sz w:val="20"/>
                <w:szCs w:val="20"/>
              </w:rPr>
              <w:t>p</w:t>
            </w:r>
          </w:p>
        </w:tc>
        <w:tc>
          <w:tcPr>
            <w:tcW w:w="720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598A6C38" w14:textId="59EA3EED" w:rsidR="00BC517C" w:rsidRPr="00BC517C" w:rsidRDefault="00BC517C" w:rsidP="00BC517C">
            <w:pPr>
              <w:jc w:val="center"/>
              <w:rPr>
                <w:b/>
                <w:bCs/>
                <w:sz w:val="20"/>
                <w:szCs w:val="20"/>
              </w:rPr>
            </w:pPr>
            <w:r w:rsidRPr="00BC517C">
              <w:rPr>
                <w:b/>
                <w:bCs/>
                <w:sz w:val="20"/>
                <w:szCs w:val="20"/>
              </w:rPr>
              <w:t>r</w:t>
            </w:r>
          </w:p>
        </w:tc>
        <w:tc>
          <w:tcPr>
            <w:tcW w:w="810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2E6688F2" w14:textId="1147B561" w:rsidR="00BC517C" w:rsidRPr="00BC517C" w:rsidRDefault="00BC517C" w:rsidP="00BC517C">
            <w:pPr>
              <w:jc w:val="center"/>
              <w:rPr>
                <w:b/>
                <w:bCs/>
                <w:sz w:val="20"/>
                <w:szCs w:val="20"/>
              </w:rPr>
            </w:pPr>
            <w:r w:rsidRPr="00BC517C">
              <w:rPr>
                <w:b/>
                <w:bCs/>
                <w:sz w:val="20"/>
                <w:szCs w:val="20"/>
              </w:rPr>
              <w:t>p</w:t>
            </w:r>
          </w:p>
        </w:tc>
        <w:tc>
          <w:tcPr>
            <w:tcW w:w="720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2EA07545" w14:textId="63ACA4BD" w:rsidR="00BC517C" w:rsidRPr="00BC517C" w:rsidRDefault="00BC517C" w:rsidP="00BC517C">
            <w:pPr>
              <w:jc w:val="center"/>
              <w:rPr>
                <w:b/>
                <w:bCs/>
                <w:sz w:val="20"/>
                <w:szCs w:val="20"/>
              </w:rPr>
            </w:pPr>
            <w:r w:rsidRPr="00BC517C">
              <w:rPr>
                <w:b/>
                <w:bCs/>
                <w:sz w:val="20"/>
                <w:szCs w:val="20"/>
              </w:rPr>
              <w:t>r</w:t>
            </w:r>
          </w:p>
        </w:tc>
        <w:tc>
          <w:tcPr>
            <w:tcW w:w="810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5CBFAB3C" w14:textId="527D8D58" w:rsidR="00BC517C" w:rsidRPr="00BC517C" w:rsidRDefault="00BC517C" w:rsidP="00BC517C">
            <w:pPr>
              <w:jc w:val="center"/>
              <w:rPr>
                <w:b/>
                <w:bCs/>
                <w:sz w:val="20"/>
                <w:szCs w:val="20"/>
              </w:rPr>
            </w:pPr>
            <w:r w:rsidRPr="00BC517C">
              <w:rPr>
                <w:b/>
                <w:bCs/>
                <w:sz w:val="20"/>
                <w:szCs w:val="20"/>
              </w:rPr>
              <w:t>p</w:t>
            </w:r>
          </w:p>
        </w:tc>
      </w:tr>
      <w:tr w:rsidR="00FC43D2" w:rsidRPr="00BC517C" w14:paraId="1A650AD5" w14:textId="77777777" w:rsidTr="00D751FD">
        <w:trPr>
          <w:trHeight w:val="288"/>
        </w:trPr>
        <w:tc>
          <w:tcPr>
            <w:tcW w:w="10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4CB3C3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EAA, pan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45991316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08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7E0544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15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99CC61D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06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691A27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27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11D3F48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06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118365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34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CEABC85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08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4EF37D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17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3DFCC98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16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B88FF4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005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327747FA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13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110E79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02</w:t>
            </w:r>
          </w:p>
        </w:tc>
      </w:tr>
      <w:tr w:rsidR="00FC43D2" w:rsidRPr="00BC517C" w14:paraId="14073C9E" w14:textId="77777777" w:rsidTr="00D751FD">
        <w:trPr>
          <w:trHeight w:val="288"/>
        </w:trPr>
        <w:tc>
          <w:tcPr>
            <w:tcW w:w="10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5D3CCF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EAA, liver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60F2AA36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02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78D1BA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73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E12ACEE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03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80F091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58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7699B6CD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07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06C54C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24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58CB9A99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08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F6BCF3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18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35BB66D5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08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64C7D3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15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4252F0AC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06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E7DC9E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27</w:t>
            </w:r>
          </w:p>
        </w:tc>
      </w:tr>
      <w:tr w:rsidR="00FC43D2" w:rsidRPr="00BC517C" w14:paraId="1926D344" w14:textId="77777777" w:rsidTr="00D751FD">
        <w:trPr>
          <w:trHeight w:val="288"/>
        </w:trPr>
        <w:tc>
          <w:tcPr>
            <w:tcW w:w="10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AD3B1C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dev.EAA, pan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34C19D7B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02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C3385A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70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16557ECF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03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EE81D2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59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0F75618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02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AE9369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69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35A01EF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04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08D8AF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50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16D8785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06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F4B9E7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33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48CC2CB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01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198598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91</w:t>
            </w:r>
          </w:p>
        </w:tc>
      </w:tr>
      <w:tr w:rsidR="00FC43D2" w:rsidRPr="00BC517C" w14:paraId="3EB8FD61" w14:textId="77777777" w:rsidTr="00D751FD">
        <w:trPr>
          <w:trHeight w:val="288"/>
        </w:trPr>
        <w:tc>
          <w:tcPr>
            <w:tcW w:w="10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839047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dev.EAA, liver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F42AC97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05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E3EA8F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35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61AA3CC9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01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EAE27E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83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7FFFDA7B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05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6D914E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37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76C111D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08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D94CB7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18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6660F7BF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07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0D508D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21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66D7F5DB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01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FFBB16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86</w:t>
            </w:r>
          </w:p>
        </w:tc>
      </w:tr>
      <w:tr w:rsidR="00FC43D2" w:rsidRPr="00BC517C" w14:paraId="54147EE6" w14:textId="77777777" w:rsidTr="00D751FD">
        <w:trPr>
          <w:trHeight w:val="288"/>
        </w:trPr>
        <w:tc>
          <w:tcPr>
            <w:tcW w:w="10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DD4987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int.EAA, pan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195AB156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02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51FC4B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73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F48B119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01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BEDC7C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91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3F1D30B4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05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E230F2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35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497C9FA9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09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05F7E0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12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79033246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08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ACA8D6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17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1CD5C188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04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6E4331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48</w:t>
            </w:r>
          </w:p>
        </w:tc>
      </w:tr>
      <w:tr w:rsidR="00FC43D2" w:rsidRPr="00BC517C" w14:paraId="419FEC22" w14:textId="77777777" w:rsidTr="00D751FD">
        <w:trPr>
          <w:trHeight w:val="288"/>
        </w:trPr>
        <w:tc>
          <w:tcPr>
            <w:tcW w:w="10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551E10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int.EAA, liver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96F23DB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19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BF4C72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0007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70E47A9E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15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40EB00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01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3D840C2F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19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D42EDC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001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01661D9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19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B496F4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001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4C0FCF4E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18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90B3D0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002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6B4EE92F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-0.14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5499DF" w14:textId="77777777" w:rsidR="004814C0" w:rsidRPr="00BC517C" w:rsidRDefault="004814C0" w:rsidP="004814C0">
            <w:pPr>
              <w:rPr>
                <w:sz w:val="20"/>
                <w:szCs w:val="20"/>
              </w:rPr>
            </w:pPr>
            <w:r w:rsidRPr="00BC517C">
              <w:rPr>
                <w:sz w:val="20"/>
                <w:szCs w:val="20"/>
              </w:rPr>
              <w:t>0.02</w:t>
            </w:r>
          </w:p>
        </w:tc>
      </w:tr>
    </w:tbl>
    <w:p w14:paraId="650B6C21" w14:textId="414873F0" w:rsidR="00933181" w:rsidRDefault="00171D41" w:rsidP="00933181">
      <w:pPr>
        <w:tabs>
          <w:tab w:val="left" w:pos="10620"/>
        </w:tabs>
        <w:rPr>
          <w:sz w:val="20"/>
          <w:szCs w:val="20"/>
        </w:rPr>
      </w:pPr>
      <w:r w:rsidRPr="00171D41">
        <w:rPr>
          <w:sz w:val="20"/>
          <w:szCs w:val="20"/>
        </w:rPr>
        <w:t>n = 302 females BXDs belonging to 65 genotype-by-</w:t>
      </w:r>
      <w:r w:rsidR="00E1432F">
        <w:rPr>
          <w:sz w:val="20"/>
          <w:szCs w:val="20"/>
        </w:rPr>
        <w:t>diet</w:t>
      </w:r>
      <w:r w:rsidRPr="00171D41">
        <w:rPr>
          <w:sz w:val="20"/>
          <w:szCs w:val="20"/>
        </w:rPr>
        <w:t xml:space="preserve"> combinations</w:t>
      </w:r>
      <w:r w:rsidR="00602B76">
        <w:rPr>
          <w:sz w:val="20"/>
          <w:szCs w:val="20"/>
        </w:rPr>
        <w:t xml:space="preserve"> with at least n = 5 observations of age at natural death</w:t>
      </w:r>
      <w:r w:rsidR="00933181">
        <w:rPr>
          <w:sz w:val="20"/>
          <w:szCs w:val="20"/>
        </w:rPr>
        <w:t>.</w:t>
      </w:r>
      <w:r w:rsidR="00602B76">
        <w:rPr>
          <w:sz w:val="20"/>
          <w:szCs w:val="20"/>
        </w:rPr>
        <w:t xml:space="preserve"> </w:t>
      </w:r>
    </w:p>
    <w:p w14:paraId="1E5CF204" w14:textId="1CB1A7B7" w:rsidR="00E712D2" w:rsidRDefault="00171D41" w:rsidP="004041BC">
      <w:pPr>
        <w:tabs>
          <w:tab w:val="left" w:pos="10620"/>
        </w:tabs>
        <w:rPr>
          <w:sz w:val="20"/>
          <w:szCs w:val="20"/>
        </w:rPr>
      </w:pPr>
      <w:r w:rsidRPr="00171D41">
        <w:rPr>
          <w:sz w:val="20"/>
          <w:szCs w:val="20"/>
        </w:rPr>
        <w:t>38 BXD genotypes on normal chow, and 27 BXD genotypes on high fat diet</w:t>
      </w:r>
      <w:r w:rsidR="00EE5B8D">
        <w:rPr>
          <w:sz w:val="20"/>
          <w:szCs w:val="20"/>
        </w:rPr>
        <w:t>.</w:t>
      </w:r>
    </w:p>
    <w:p w14:paraId="709444B8" w14:textId="77777777" w:rsidR="00EE5B8D" w:rsidRDefault="00EE5B8D" w:rsidP="00E712D2">
      <w:pPr>
        <w:rPr>
          <w:sz w:val="20"/>
          <w:szCs w:val="20"/>
        </w:rPr>
      </w:pPr>
    </w:p>
    <w:p w14:paraId="131381F1" w14:textId="77777777" w:rsidR="00EE5B8D" w:rsidRDefault="00EE5B8D" w:rsidP="00E712D2">
      <w:pPr>
        <w:rPr>
          <w:sz w:val="20"/>
          <w:szCs w:val="20"/>
        </w:rPr>
      </w:pPr>
    </w:p>
    <w:p w14:paraId="5580144E" w14:textId="031D38AA" w:rsidR="00EE5B8D" w:rsidRDefault="00EE5B8D" w:rsidP="00E712D2">
      <w:pPr>
        <w:rPr>
          <w:sz w:val="20"/>
          <w:szCs w:val="20"/>
        </w:rPr>
        <w:sectPr w:rsidR="00EE5B8D" w:rsidSect="00884689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7E65A8FC" w14:textId="1132CBAD" w:rsidR="00BD41E1" w:rsidRPr="007F27EE" w:rsidRDefault="00E344CE" w:rsidP="00BD41E1">
      <w:pPr>
        <w:rPr>
          <w:b/>
          <w:bCs/>
        </w:rPr>
      </w:pPr>
      <w:r>
        <w:rPr>
          <w:b/>
          <w:bCs/>
        </w:rPr>
        <w:lastRenderedPageBreak/>
        <w:t>Supplementary file 4c</w:t>
      </w:r>
      <w:r w:rsidR="00BD41E1" w:rsidRPr="007F27EE">
        <w:rPr>
          <w:b/>
          <w:bCs/>
        </w:rPr>
        <w:t>. High priority candidate gene</w:t>
      </w:r>
      <w:r w:rsidR="00BD41E1">
        <w:rPr>
          <w:b/>
          <w:bCs/>
        </w:rPr>
        <w:t>s</w:t>
      </w:r>
      <w:r w:rsidR="00BD41E1" w:rsidRPr="007F27EE">
        <w:rPr>
          <w:b/>
          <w:bCs/>
        </w:rPr>
        <w:t xml:space="preserve"> </w:t>
      </w:r>
      <w:r w:rsidR="00CB3393">
        <w:rPr>
          <w:b/>
          <w:bCs/>
        </w:rPr>
        <w:t>in QTLs for</w:t>
      </w:r>
      <w:r w:rsidR="00933181" w:rsidRPr="007F27EE">
        <w:rPr>
          <w:b/>
          <w:bCs/>
        </w:rPr>
        <w:t xml:space="preserve"> </w:t>
      </w:r>
      <w:r w:rsidR="00BD41E1" w:rsidRPr="007F27EE">
        <w:rPr>
          <w:b/>
          <w:bCs/>
        </w:rPr>
        <w:t>epigenetic ag</w:t>
      </w:r>
      <w:r w:rsidR="00CB3393">
        <w:rPr>
          <w:b/>
          <w:bCs/>
        </w:rPr>
        <w:t>e acceleration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19"/>
        <w:gridCol w:w="71"/>
        <w:gridCol w:w="430"/>
        <w:gridCol w:w="672"/>
        <w:gridCol w:w="1067"/>
        <w:gridCol w:w="1311"/>
        <w:gridCol w:w="627"/>
        <w:gridCol w:w="550"/>
        <w:gridCol w:w="833"/>
        <w:gridCol w:w="1580"/>
        <w:gridCol w:w="1300"/>
      </w:tblGrid>
      <w:tr w:rsidR="00BD41E1" w:rsidRPr="007F27EE" w14:paraId="4ADDFF45" w14:textId="77777777" w:rsidTr="00FF378C">
        <w:tc>
          <w:tcPr>
            <w:tcW w:w="919" w:type="dxa"/>
            <w:tcBorders>
              <w:top w:val="single" w:sz="4" w:space="0" w:color="auto"/>
            </w:tcBorders>
            <w:vAlign w:val="bottom"/>
          </w:tcPr>
          <w:p w14:paraId="1D10BCFE" w14:textId="77777777" w:rsidR="00BD41E1" w:rsidRPr="007F27EE" w:rsidRDefault="00BD41E1" w:rsidP="00FF378C">
            <w:pPr>
              <w:spacing w:after="120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</w:p>
        </w:tc>
        <w:tc>
          <w:tcPr>
            <w:tcW w:w="501" w:type="dxa"/>
            <w:gridSpan w:val="2"/>
            <w:tcBorders>
              <w:top w:val="single" w:sz="4" w:space="0" w:color="auto"/>
            </w:tcBorders>
            <w:vAlign w:val="bottom"/>
          </w:tcPr>
          <w:p w14:paraId="262F100D" w14:textId="77777777" w:rsidR="00BD41E1" w:rsidRPr="007F27EE" w:rsidRDefault="00BD41E1" w:rsidP="00FF378C">
            <w:pPr>
              <w:spacing w:after="120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</w:p>
        </w:tc>
        <w:tc>
          <w:tcPr>
            <w:tcW w:w="672" w:type="dxa"/>
            <w:tcBorders>
              <w:top w:val="single" w:sz="4" w:space="0" w:color="auto"/>
            </w:tcBorders>
            <w:vAlign w:val="bottom"/>
          </w:tcPr>
          <w:p w14:paraId="768789E7" w14:textId="77777777" w:rsidR="00BD41E1" w:rsidRPr="007F27EE" w:rsidRDefault="00BD41E1" w:rsidP="00FF378C">
            <w:pPr>
              <w:spacing w:after="120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</w:p>
        </w:tc>
        <w:tc>
          <w:tcPr>
            <w:tcW w:w="3555" w:type="dxa"/>
            <w:gridSpan w:val="4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C25230" w14:textId="77777777" w:rsidR="00BD41E1" w:rsidRPr="007F27EE" w:rsidRDefault="00BD41E1" w:rsidP="00FF378C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7F27EE">
              <w:rPr>
                <w:rFonts w:cstheme="minorHAnsi"/>
                <w:b/>
                <w:bCs/>
                <w:sz w:val="20"/>
                <w:szCs w:val="20"/>
              </w:rPr>
              <w:t>Missense/stop variant in the BXD</w:t>
            </w:r>
          </w:p>
        </w:tc>
        <w:tc>
          <w:tcPr>
            <w:tcW w:w="833" w:type="dxa"/>
            <w:tcBorders>
              <w:top w:val="single" w:sz="4" w:space="0" w:color="auto"/>
            </w:tcBorders>
            <w:vAlign w:val="center"/>
          </w:tcPr>
          <w:p w14:paraId="61D7CB3C" w14:textId="77777777" w:rsidR="00BD41E1" w:rsidRPr="007F27EE" w:rsidRDefault="00BD41E1" w:rsidP="00FF378C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</w:p>
        </w:tc>
        <w:tc>
          <w:tcPr>
            <w:tcW w:w="288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9CA7CC" w14:textId="77777777" w:rsidR="00BD41E1" w:rsidRPr="007F27EE" w:rsidRDefault="00BD41E1" w:rsidP="00FF378C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7F27EE">
              <w:rPr>
                <w:rFonts w:cstheme="minorHAnsi"/>
                <w:b/>
                <w:bCs/>
                <w:sz w:val="20"/>
                <w:szCs w:val="20"/>
              </w:rPr>
              <w:t xml:space="preserve">Human GWAS </w:t>
            </w:r>
          </w:p>
        </w:tc>
      </w:tr>
      <w:tr w:rsidR="00BD41E1" w:rsidRPr="007F27EE" w14:paraId="114F9D38" w14:textId="77777777" w:rsidTr="00CC2FE6">
        <w:tc>
          <w:tcPr>
            <w:tcW w:w="990" w:type="dxa"/>
            <w:gridSpan w:val="2"/>
            <w:tcBorders>
              <w:bottom w:val="single" w:sz="4" w:space="0" w:color="auto"/>
            </w:tcBorders>
            <w:vAlign w:val="center"/>
          </w:tcPr>
          <w:p w14:paraId="4196E2D1" w14:textId="77777777" w:rsidR="00BD41E1" w:rsidRPr="007F27EE" w:rsidRDefault="00BD41E1" w:rsidP="00FF378C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7F27EE">
              <w:rPr>
                <w:rFonts w:cstheme="minorHAnsi"/>
                <w:b/>
                <w:bCs/>
                <w:sz w:val="20"/>
                <w:szCs w:val="20"/>
              </w:rPr>
              <w:t>Gene</w:t>
            </w:r>
          </w:p>
        </w:tc>
        <w:tc>
          <w:tcPr>
            <w:tcW w:w="430" w:type="dxa"/>
            <w:tcBorders>
              <w:bottom w:val="single" w:sz="4" w:space="0" w:color="auto"/>
            </w:tcBorders>
            <w:vAlign w:val="center"/>
          </w:tcPr>
          <w:p w14:paraId="54884337" w14:textId="77777777" w:rsidR="00BD41E1" w:rsidRPr="007F27EE" w:rsidRDefault="00BD41E1" w:rsidP="00FF378C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7F27EE">
              <w:rPr>
                <w:rFonts w:cstheme="minorHAnsi"/>
                <w:b/>
                <w:bCs/>
                <w:sz w:val="20"/>
                <w:szCs w:val="20"/>
              </w:rPr>
              <w:t>Chr</w:t>
            </w:r>
          </w:p>
        </w:tc>
        <w:tc>
          <w:tcPr>
            <w:tcW w:w="672" w:type="dxa"/>
            <w:tcBorders>
              <w:bottom w:val="single" w:sz="4" w:space="0" w:color="auto"/>
            </w:tcBorders>
            <w:vAlign w:val="center"/>
          </w:tcPr>
          <w:p w14:paraId="0A878647" w14:textId="77777777" w:rsidR="00BD41E1" w:rsidRPr="007F27EE" w:rsidRDefault="00BD41E1" w:rsidP="00FF378C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7F27EE">
              <w:rPr>
                <w:rFonts w:cstheme="minorHAnsi"/>
                <w:b/>
                <w:bCs/>
                <w:sz w:val="20"/>
                <w:szCs w:val="20"/>
              </w:rPr>
              <w:t>Mb</w:t>
            </w:r>
          </w:p>
        </w:tc>
        <w:tc>
          <w:tcPr>
            <w:tcW w:w="10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36F77C" w14:textId="77777777" w:rsidR="00BD41E1" w:rsidRPr="007F27EE" w:rsidRDefault="00BD41E1" w:rsidP="00FF378C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7F27EE">
              <w:rPr>
                <w:rFonts w:cstheme="minorHAnsi"/>
                <w:b/>
                <w:bCs/>
                <w:sz w:val="20"/>
                <w:szCs w:val="20"/>
              </w:rPr>
              <w:t>Csq</w:t>
            </w:r>
            <w:r>
              <w:rPr>
                <w:rFonts w:cstheme="minorHAnsi"/>
                <w:b/>
                <w:bCs/>
                <w:sz w:val="20"/>
                <w:szCs w:val="20"/>
              </w:rPr>
              <w:t xml:space="preserve"> </w:t>
            </w:r>
            <w:r w:rsidRPr="007F27EE">
              <w:rPr>
                <w:rFonts w:cstheme="minorHAnsi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3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C11189" w14:textId="77777777" w:rsidR="00BD41E1" w:rsidRPr="007F27EE" w:rsidRDefault="00BD41E1" w:rsidP="00FF378C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7F27EE">
              <w:rPr>
                <w:rFonts w:cstheme="minorHAnsi"/>
                <w:b/>
                <w:bCs/>
                <w:sz w:val="20"/>
                <w:szCs w:val="20"/>
              </w:rPr>
              <w:t>dbSNP</w:t>
            </w:r>
            <w:r>
              <w:rPr>
                <w:rFonts w:cstheme="minorHAnsi"/>
                <w:b/>
                <w:bCs/>
                <w:sz w:val="20"/>
                <w:szCs w:val="20"/>
              </w:rPr>
              <w:t xml:space="preserve"> </w:t>
            </w:r>
            <w:r w:rsidRPr="007F27EE">
              <w:rPr>
                <w:rFonts w:cstheme="minorHAnsi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6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CA852C" w14:textId="77777777" w:rsidR="00BD41E1" w:rsidRPr="007F27EE" w:rsidRDefault="00BD41E1" w:rsidP="00FF378C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7F27EE">
              <w:rPr>
                <w:rFonts w:cstheme="minorHAnsi"/>
                <w:b/>
                <w:bCs/>
                <w:sz w:val="20"/>
                <w:szCs w:val="20"/>
              </w:rPr>
              <w:t>Ref</w:t>
            </w:r>
            <w:r>
              <w:rPr>
                <w:rFonts w:cstheme="minorHAnsi"/>
                <w:b/>
                <w:bCs/>
                <w:sz w:val="20"/>
                <w:szCs w:val="20"/>
              </w:rPr>
              <w:t xml:space="preserve"> </w:t>
            </w:r>
            <w:r w:rsidRPr="007F27EE">
              <w:rPr>
                <w:rFonts w:cstheme="minorHAnsi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6398A4" w14:textId="77777777" w:rsidR="00BD41E1" w:rsidRPr="007F27EE" w:rsidRDefault="00BD41E1" w:rsidP="00FF378C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F05B2B">
              <w:rPr>
                <w:rFonts w:cstheme="minorHAnsi"/>
                <w:b/>
                <w:bCs/>
                <w:i/>
                <w:iCs/>
                <w:sz w:val="20"/>
                <w:szCs w:val="20"/>
              </w:rPr>
              <w:t>D</w:t>
            </w:r>
            <w:r>
              <w:rPr>
                <w:rFonts w:cstheme="minorHAnsi"/>
                <w:b/>
                <w:bCs/>
                <w:sz w:val="20"/>
                <w:szCs w:val="20"/>
              </w:rPr>
              <w:t xml:space="preserve"> </w:t>
            </w:r>
            <w:r w:rsidRPr="007F27EE">
              <w:rPr>
                <w:rFonts w:cstheme="minorHAnsi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33" w:type="dxa"/>
            <w:tcBorders>
              <w:bottom w:val="single" w:sz="4" w:space="0" w:color="auto"/>
            </w:tcBorders>
            <w:vAlign w:val="center"/>
          </w:tcPr>
          <w:p w14:paraId="3BE39323" w14:textId="77777777" w:rsidR="00BD41E1" w:rsidRPr="007F27EE" w:rsidRDefault="00BD41E1" w:rsidP="00FF378C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7F27EE">
              <w:rPr>
                <w:rFonts w:cstheme="minorHAnsi"/>
                <w:b/>
                <w:bCs/>
                <w:sz w:val="20"/>
                <w:szCs w:val="20"/>
              </w:rPr>
              <w:t>LOD (high allele)</w:t>
            </w:r>
            <w:r>
              <w:rPr>
                <w:rFonts w:cstheme="minorHAnsi"/>
                <w:b/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5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906B1A" w14:textId="77777777" w:rsidR="00BD41E1" w:rsidRPr="007F27EE" w:rsidRDefault="00BD41E1" w:rsidP="00FF378C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7F27EE">
              <w:rPr>
                <w:rFonts w:cstheme="minorHAnsi"/>
                <w:b/>
                <w:bCs/>
                <w:sz w:val="20"/>
                <w:szCs w:val="20"/>
              </w:rPr>
              <w:t>Human trait</w:t>
            </w:r>
          </w:p>
        </w:tc>
        <w:tc>
          <w:tcPr>
            <w:tcW w:w="13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697F90" w14:textId="77777777" w:rsidR="00BD41E1" w:rsidRPr="007F27EE" w:rsidRDefault="00BD41E1" w:rsidP="00FF378C">
            <w:pPr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>Reference</w:t>
            </w:r>
          </w:p>
        </w:tc>
      </w:tr>
      <w:tr w:rsidR="00BD41E1" w:rsidRPr="007F27EE" w14:paraId="4D2786F0" w14:textId="77777777" w:rsidTr="00CC2FE6">
        <w:tc>
          <w:tcPr>
            <w:tcW w:w="99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4F2205" w14:textId="77777777" w:rsidR="00BD41E1" w:rsidRPr="007F27EE" w:rsidRDefault="00BD41E1" w:rsidP="00FF378C">
            <w:pPr>
              <w:rPr>
                <w:rFonts w:cstheme="minorHAnsi"/>
                <w:i/>
                <w:iCs/>
                <w:sz w:val="20"/>
                <w:szCs w:val="20"/>
              </w:rPr>
            </w:pPr>
            <w:r w:rsidRPr="007F27EE">
              <w:rPr>
                <w:rFonts w:cstheme="minorHAnsi"/>
                <w:i/>
                <w:iCs/>
                <w:sz w:val="20"/>
                <w:szCs w:val="20"/>
              </w:rPr>
              <w:t>Mmd</w:t>
            </w:r>
          </w:p>
        </w:tc>
        <w:tc>
          <w:tcPr>
            <w:tcW w:w="4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D8E7E5" w14:textId="77777777" w:rsidR="00BD41E1" w:rsidRPr="007F27EE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7F27EE">
              <w:rPr>
                <w:rFonts w:cstheme="minorHAnsi"/>
                <w:sz w:val="20"/>
                <w:szCs w:val="20"/>
              </w:rPr>
              <w:t>11</w:t>
            </w:r>
          </w:p>
        </w:tc>
        <w:tc>
          <w:tcPr>
            <w:tcW w:w="67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44FA01" w14:textId="77777777" w:rsidR="00BD41E1" w:rsidRPr="007F27EE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7F27EE">
              <w:rPr>
                <w:rFonts w:cstheme="minorHAnsi"/>
                <w:sz w:val="20"/>
                <w:szCs w:val="20"/>
              </w:rPr>
              <w:t>90.25</w:t>
            </w:r>
          </w:p>
        </w:tc>
        <w:tc>
          <w:tcPr>
            <w:tcW w:w="10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37F2F2" w14:textId="77777777" w:rsidR="00BD41E1" w:rsidRPr="007F27EE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7F27EE">
              <w:rPr>
                <w:rFonts w:cstheme="minorHAnsi"/>
                <w:sz w:val="20"/>
                <w:szCs w:val="20"/>
              </w:rPr>
              <w:t>cis-eQT</w:t>
            </w:r>
          </w:p>
        </w:tc>
        <w:tc>
          <w:tcPr>
            <w:tcW w:w="13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700E0B" w14:textId="77777777" w:rsidR="00BD41E1" w:rsidRPr="007F27EE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6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D7BDEB" w14:textId="77777777" w:rsidR="00BD41E1" w:rsidRPr="007F27EE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9DDF39" w14:textId="77777777" w:rsidR="00BD41E1" w:rsidRPr="007F27EE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83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897B66" w14:textId="77777777" w:rsidR="00BD41E1" w:rsidRPr="007F27EE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7F27EE">
              <w:rPr>
                <w:rFonts w:cstheme="minorHAnsi"/>
                <w:sz w:val="20"/>
                <w:szCs w:val="20"/>
              </w:rPr>
              <w:t>7.4 (B)</w:t>
            </w:r>
          </w:p>
        </w:tc>
        <w:tc>
          <w:tcPr>
            <w:tcW w:w="15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4FF543" w14:textId="77777777" w:rsidR="00BD41E1" w:rsidRPr="007F27EE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7F27EE">
              <w:rPr>
                <w:rFonts w:cstheme="minorHAnsi"/>
                <w:sz w:val="20"/>
                <w:szCs w:val="20"/>
              </w:rPr>
              <w:t>Menarche (age at onset)</w:t>
            </w:r>
          </w:p>
        </w:tc>
        <w:tc>
          <w:tcPr>
            <w:tcW w:w="13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80D2E6" w14:textId="29CEC3F2" w:rsidR="00BD41E1" w:rsidRPr="007F27EE" w:rsidRDefault="00BD41E1" w:rsidP="00FF378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LaWNoYWV2PC9BdXRob3I+PFllYXI+MjAxOTwvWWVhcj48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</w:fldData>
              </w:fldChar>
            </w:r>
            <w:r w:rsidR="002533D0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533D0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LaWNoYWV2PC9BdXRob3I+PFllYXI+MjAxOTwvWWVhcj48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</w:fldData>
              </w:fldChar>
            </w:r>
            <w:r w:rsidR="002533D0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533D0">
              <w:rPr>
                <w:rFonts w:cstheme="minorHAnsi"/>
                <w:sz w:val="20"/>
                <w:szCs w:val="20"/>
              </w:rPr>
            </w:r>
            <w:r w:rsidR="002533D0">
              <w:rPr>
                <w:rFonts w:cstheme="minorHAnsi"/>
                <w:sz w:val="20"/>
                <w:szCs w:val="20"/>
              </w:rPr>
              <w:fldChar w:fldCharType="end"/>
            </w:r>
            <w:r>
              <w:rPr>
                <w:rFonts w:cstheme="minorHAnsi"/>
                <w:sz w:val="20"/>
                <w:szCs w:val="20"/>
              </w:rPr>
            </w:r>
            <w:r>
              <w:rPr>
                <w:rFonts w:cstheme="minorHAnsi"/>
                <w:sz w:val="20"/>
                <w:szCs w:val="20"/>
              </w:rPr>
              <w:fldChar w:fldCharType="separate"/>
            </w:r>
            <w:r w:rsidR="002533D0" w:rsidRPr="002533D0">
              <w:rPr>
                <w:rFonts w:cstheme="minorHAnsi"/>
                <w:noProof/>
                <w:sz w:val="20"/>
                <w:szCs w:val="20"/>
                <w:vertAlign w:val="superscript"/>
              </w:rPr>
              <w:t>1</w:t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</w:p>
        </w:tc>
      </w:tr>
      <w:tr w:rsidR="00BD41E1" w:rsidRPr="005F3C90" w14:paraId="58170AC8" w14:textId="77777777" w:rsidTr="00CC2FE6">
        <w:tc>
          <w:tcPr>
            <w:tcW w:w="99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7086AC" w14:textId="77777777" w:rsidR="00BD41E1" w:rsidRPr="00AE7EB5" w:rsidRDefault="00BD41E1" w:rsidP="00FF378C">
            <w:pPr>
              <w:rPr>
                <w:rFonts w:cstheme="minorHAnsi"/>
                <w:i/>
                <w:iCs/>
                <w:sz w:val="20"/>
                <w:szCs w:val="20"/>
              </w:rPr>
            </w:pPr>
            <w:r w:rsidRPr="00AE7EB5">
              <w:rPr>
                <w:rFonts w:cstheme="minorHAnsi"/>
                <w:i/>
                <w:iCs/>
                <w:sz w:val="20"/>
                <w:szCs w:val="20"/>
              </w:rPr>
              <w:t>Stxbp4</w:t>
            </w:r>
          </w:p>
        </w:tc>
        <w:tc>
          <w:tcPr>
            <w:tcW w:w="4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EB3405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11</w:t>
            </w:r>
          </w:p>
        </w:tc>
        <w:tc>
          <w:tcPr>
            <w:tcW w:w="67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37A539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90.54</w:t>
            </w:r>
          </w:p>
        </w:tc>
        <w:tc>
          <w:tcPr>
            <w:tcW w:w="10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CA2F09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missense; cis-eQT</w:t>
            </w:r>
          </w:p>
        </w:tc>
        <w:tc>
          <w:tcPr>
            <w:tcW w:w="13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7B3001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rs3668623</w:t>
            </w:r>
          </w:p>
        </w:tc>
        <w:tc>
          <w:tcPr>
            <w:tcW w:w="6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ED77FF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C</w:t>
            </w:r>
          </w:p>
        </w:tc>
        <w:tc>
          <w:tcPr>
            <w:tcW w:w="5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213F30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T</w:t>
            </w:r>
          </w:p>
        </w:tc>
        <w:tc>
          <w:tcPr>
            <w:tcW w:w="83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81EE34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6.1 (D)</w:t>
            </w:r>
          </w:p>
        </w:tc>
        <w:tc>
          <w:tcPr>
            <w:tcW w:w="15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9C0B99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Intrinsic epigenetic age acceleration; Menarche (age at onset)</w:t>
            </w:r>
          </w:p>
        </w:tc>
        <w:tc>
          <w:tcPr>
            <w:tcW w:w="13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75A3BB" w14:textId="270F05AB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fldChar w:fldCharType="begin">
                <w:fldData xml:space="preserve">Oi8vd3d3Lm5jYmkubmxtLm5paC5nb3YvcHVibWVkLzI1MjMxODcwPC91cmw+PC9yZWxhdGVkLXVy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</w:fldData>
              </w:fldChar>
            </w:r>
            <w:r w:rsidR="0089130F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89130F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MdTwvQXV0aG9yPjxZZWFyPjIwMTg8L1llYXI+PFJlY051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==
</w:fldData>
              </w:fldChar>
            </w:r>
            <w:r w:rsidR="0089130F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89130F">
              <w:rPr>
                <w:rFonts w:cstheme="minorHAnsi"/>
                <w:sz w:val="20"/>
                <w:szCs w:val="20"/>
              </w:rPr>
            </w:r>
            <w:r w:rsidR="0089130F">
              <w:rPr>
                <w:rFonts w:cstheme="minorHAnsi"/>
                <w:sz w:val="20"/>
                <w:szCs w:val="20"/>
              </w:rPr>
              <w:fldChar w:fldCharType="end"/>
            </w:r>
            <w:r w:rsidR="0089130F">
              <w:rPr>
                <w:rFonts w:cstheme="minorHAnsi"/>
                <w:sz w:val="20"/>
                <w:szCs w:val="20"/>
              </w:rPr>
              <w:fldChar w:fldCharType="begin">
                <w:fldData xml:space="preserve">Oi8vd3d3Lm5jYmkubmxtLm5paC5nb3YvcHVibWVkLzI1MjMxODcwPC91cmw+PC9yZWxhdGVkLXVy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</w:fldData>
              </w:fldChar>
            </w:r>
            <w:r w:rsidR="0089130F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89130F">
              <w:rPr>
                <w:rFonts w:cstheme="minorHAnsi"/>
                <w:sz w:val="20"/>
                <w:szCs w:val="20"/>
              </w:rPr>
            </w:r>
            <w:r w:rsidR="0089130F">
              <w:rPr>
                <w:rFonts w:cstheme="minorHAnsi"/>
                <w:sz w:val="20"/>
                <w:szCs w:val="20"/>
              </w:rPr>
              <w:fldChar w:fldCharType="end"/>
            </w:r>
            <w:r>
              <w:rPr>
                <w:rFonts w:cstheme="minorHAnsi"/>
                <w:sz w:val="20"/>
                <w:szCs w:val="20"/>
              </w:rPr>
            </w:r>
            <w:r>
              <w:rPr>
                <w:rFonts w:cstheme="minorHAnsi"/>
                <w:sz w:val="20"/>
                <w:szCs w:val="20"/>
              </w:rPr>
              <w:fldChar w:fldCharType="separate"/>
            </w:r>
            <w:r w:rsidR="0089130F" w:rsidRPr="0089130F">
              <w:rPr>
                <w:rFonts w:cstheme="minorHAnsi"/>
                <w:noProof/>
                <w:sz w:val="20"/>
                <w:szCs w:val="20"/>
                <w:vertAlign w:val="superscript"/>
              </w:rPr>
              <w:t>2-4</w:t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</w:p>
        </w:tc>
      </w:tr>
      <w:tr w:rsidR="00BD41E1" w:rsidRPr="005F3C90" w14:paraId="40132305" w14:textId="77777777" w:rsidTr="00CC2FE6">
        <w:tc>
          <w:tcPr>
            <w:tcW w:w="99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05904C" w14:textId="77777777" w:rsidR="00BD41E1" w:rsidRPr="00AE7EB5" w:rsidRDefault="00BD41E1" w:rsidP="00FF378C">
            <w:pPr>
              <w:rPr>
                <w:rFonts w:cstheme="minorHAnsi"/>
                <w:i/>
                <w:iCs/>
                <w:sz w:val="20"/>
                <w:szCs w:val="20"/>
              </w:rPr>
            </w:pPr>
            <w:r w:rsidRPr="00AE7EB5">
              <w:rPr>
                <w:rFonts w:cstheme="minorHAnsi"/>
                <w:i/>
                <w:iCs/>
                <w:sz w:val="20"/>
                <w:szCs w:val="20"/>
              </w:rPr>
              <w:t>Tom1l1</w:t>
            </w:r>
          </w:p>
        </w:tc>
        <w:tc>
          <w:tcPr>
            <w:tcW w:w="4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7D6DD3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11</w:t>
            </w:r>
          </w:p>
        </w:tc>
        <w:tc>
          <w:tcPr>
            <w:tcW w:w="67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EB3D07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90.67</w:t>
            </w:r>
          </w:p>
        </w:tc>
        <w:tc>
          <w:tcPr>
            <w:tcW w:w="10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90F54E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missense; cis-eQT</w:t>
            </w:r>
          </w:p>
        </w:tc>
        <w:tc>
          <w:tcPr>
            <w:tcW w:w="13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1FA147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rs13469307; rs13469308</w:t>
            </w:r>
          </w:p>
        </w:tc>
        <w:tc>
          <w:tcPr>
            <w:tcW w:w="6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7B0905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G; G</w:t>
            </w:r>
          </w:p>
        </w:tc>
        <w:tc>
          <w:tcPr>
            <w:tcW w:w="5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15D1B1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A; C</w:t>
            </w:r>
          </w:p>
        </w:tc>
        <w:tc>
          <w:tcPr>
            <w:tcW w:w="83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1A5B13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2.7 (D)</w:t>
            </w:r>
          </w:p>
        </w:tc>
        <w:tc>
          <w:tcPr>
            <w:tcW w:w="15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24D7B2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Parental longevity (mother's age at death or mother's attained age)</w:t>
            </w:r>
          </w:p>
        </w:tc>
        <w:tc>
          <w:tcPr>
            <w:tcW w:w="13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73A1CF" w14:textId="1DB54135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XcmlnaHQ8L0F1dGhvcj48WWVhcj4yMDE5PC9ZZWFyPjxS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</w:fldData>
              </w:fldChar>
            </w:r>
            <w:r w:rsidR="0089130F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89130F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XcmlnaHQ8L0F1dGhvcj48WWVhcj4yMDE5PC9ZZWFyPjxS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</w:fldData>
              </w:fldChar>
            </w:r>
            <w:r w:rsidR="0089130F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89130F">
              <w:rPr>
                <w:rFonts w:cstheme="minorHAnsi"/>
                <w:sz w:val="20"/>
                <w:szCs w:val="20"/>
              </w:rPr>
            </w:r>
            <w:r w:rsidR="0089130F">
              <w:rPr>
                <w:rFonts w:cstheme="minorHAnsi"/>
                <w:sz w:val="20"/>
                <w:szCs w:val="20"/>
              </w:rPr>
              <w:fldChar w:fldCharType="end"/>
            </w:r>
            <w:r>
              <w:rPr>
                <w:rFonts w:cstheme="minorHAnsi"/>
                <w:sz w:val="20"/>
                <w:szCs w:val="20"/>
              </w:rPr>
            </w:r>
            <w:r>
              <w:rPr>
                <w:rFonts w:cstheme="minorHAnsi"/>
                <w:sz w:val="20"/>
                <w:szCs w:val="20"/>
              </w:rPr>
              <w:fldChar w:fldCharType="separate"/>
            </w:r>
            <w:r w:rsidR="0089130F" w:rsidRPr="0089130F">
              <w:rPr>
                <w:rFonts w:cstheme="minorHAnsi"/>
                <w:noProof/>
                <w:sz w:val="20"/>
                <w:szCs w:val="20"/>
                <w:vertAlign w:val="superscript"/>
              </w:rPr>
              <w:t>5</w:t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</w:p>
        </w:tc>
      </w:tr>
      <w:tr w:rsidR="00BD41E1" w:rsidRPr="005F3C90" w14:paraId="4B1F177F" w14:textId="77777777" w:rsidTr="00CC2FE6">
        <w:tc>
          <w:tcPr>
            <w:tcW w:w="99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333FB9" w14:textId="77777777" w:rsidR="00BD41E1" w:rsidRPr="00AE7EB5" w:rsidRDefault="00BD41E1" w:rsidP="00FF378C">
            <w:pPr>
              <w:rPr>
                <w:rFonts w:cstheme="minorHAnsi"/>
                <w:i/>
                <w:iCs/>
                <w:sz w:val="20"/>
                <w:szCs w:val="20"/>
              </w:rPr>
            </w:pPr>
            <w:r w:rsidRPr="00AE7EB5">
              <w:rPr>
                <w:rFonts w:cstheme="minorHAnsi"/>
                <w:i/>
                <w:iCs/>
                <w:sz w:val="20"/>
                <w:szCs w:val="20"/>
              </w:rPr>
              <w:t>Abi3</w:t>
            </w:r>
          </w:p>
        </w:tc>
        <w:tc>
          <w:tcPr>
            <w:tcW w:w="4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206BED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11</w:t>
            </w:r>
          </w:p>
        </w:tc>
        <w:tc>
          <w:tcPr>
            <w:tcW w:w="67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D96D7E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95.83</w:t>
            </w:r>
          </w:p>
        </w:tc>
        <w:tc>
          <w:tcPr>
            <w:tcW w:w="10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4A4121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missense</w:t>
            </w:r>
          </w:p>
        </w:tc>
        <w:tc>
          <w:tcPr>
            <w:tcW w:w="13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B17E55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rs29392269</w:t>
            </w:r>
          </w:p>
        </w:tc>
        <w:tc>
          <w:tcPr>
            <w:tcW w:w="6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4859B8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G</w:t>
            </w:r>
          </w:p>
        </w:tc>
        <w:tc>
          <w:tcPr>
            <w:tcW w:w="5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A6D5B1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A</w:t>
            </w:r>
          </w:p>
        </w:tc>
        <w:tc>
          <w:tcPr>
            <w:tcW w:w="83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60A5DE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C802D3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Late onset &amp; and family history of Alzheimer's disea</w:t>
            </w:r>
            <w:r>
              <w:rPr>
                <w:rFonts w:cstheme="minorHAnsi"/>
                <w:sz w:val="20"/>
                <w:szCs w:val="20"/>
              </w:rPr>
              <w:t>s</w:t>
            </w:r>
            <w:r w:rsidRPr="005F3C90">
              <w:rPr>
                <w:rFonts w:cstheme="minorHAnsi"/>
                <w:sz w:val="20"/>
                <w:szCs w:val="20"/>
              </w:rPr>
              <w:t>e</w:t>
            </w:r>
          </w:p>
        </w:tc>
        <w:tc>
          <w:tcPr>
            <w:tcW w:w="13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2135F1" w14:textId="5D683991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fldChar w:fldCharType="begin">
                <w:fldData xml:space="preserve">IEJvc3RvbiwgTWFzc2FjaHVzZXR0cywgVVNBLiYjeEQ7RGVwYXJ0bWVudCBvZiBPcGh0aGFsbW9s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=
</w:fldData>
              </w:fldChar>
            </w:r>
            <w:r w:rsidR="0089130F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89130F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TaW1zPC9BdXRob3I+PFllYXI+MjAxNzwvWWVhcj48UmVj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==
</w:fldData>
              </w:fldChar>
            </w:r>
            <w:r w:rsidR="0089130F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89130F">
              <w:rPr>
                <w:rFonts w:cstheme="minorHAnsi"/>
                <w:sz w:val="20"/>
                <w:szCs w:val="20"/>
              </w:rPr>
            </w:r>
            <w:r w:rsidR="0089130F">
              <w:rPr>
                <w:rFonts w:cstheme="minorHAnsi"/>
                <w:sz w:val="20"/>
                <w:szCs w:val="20"/>
              </w:rPr>
              <w:fldChar w:fldCharType="end"/>
            </w:r>
            <w:r w:rsidR="0089130F">
              <w:rPr>
                <w:rFonts w:cstheme="minorHAnsi"/>
                <w:sz w:val="20"/>
                <w:szCs w:val="20"/>
              </w:rPr>
              <w:fldChar w:fldCharType="begin">
                <w:fldData xml:space="preserve">IEJvc3RvbiwgTWFzc2FjaHVzZXR0cywgVVNBLiYjeEQ7RGVwYXJ0bWVudCBvZiBPcGh0aGFsbW9s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=
</w:fldData>
              </w:fldChar>
            </w:r>
            <w:r w:rsidR="0089130F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89130F">
              <w:rPr>
                <w:rFonts w:cstheme="minorHAnsi"/>
                <w:sz w:val="20"/>
                <w:szCs w:val="20"/>
              </w:rPr>
            </w:r>
            <w:r w:rsidR="0089130F">
              <w:rPr>
                <w:rFonts w:cstheme="minorHAnsi"/>
                <w:sz w:val="20"/>
                <w:szCs w:val="20"/>
              </w:rPr>
              <w:fldChar w:fldCharType="end"/>
            </w:r>
            <w:r>
              <w:rPr>
                <w:rFonts w:cstheme="minorHAnsi"/>
                <w:sz w:val="20"/>
                <w:szCs w:val="20"/>
              </w:rPr>
            </w:r>
            <w:r>
              <w:rPr>
                <w:rFonts w:cstheme="minorHAnsi"/>
                <w:sz w:val="20"/>
                <w:szCs w:val="20"/>
              </w:rPr>
              <w:fldChar w:fldCharType="separate"/>
            </w:r>
            <w:r w:rsidR="0089130F" w:rsidRPr="0089130F">
              <w:rPr>
                <w:rFonts w:cstheme="minorHAnsi"/>
                <w:noProof/>
                <w:sz w:val="20"/>
                <w:szCs w:val="20"/>
                <w:vertAlign w:val="superscript"/>
              </w:rPr>
              <w:t>6,7</w:t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  <w:r w:rsidRPr="005F3C90">
              <w:rPr>
                <w:rFonts w:cstheme="minorHAnsi"/>
                <w:sz w:val="20"/>
                <w:szCs w:val="20"/>
              </w:rPr>
              <w:t xml:space="preserve"> </w:t>
            </w:r>
          </w:p>
        </w:tc>
      </w:tr>
      <w:tr w:rsidR="00BD41E1" w:rsidRPr="005F3C90" w14:paraId="0A0752EB" w14:textId="77777777" w:rsidTr="00CC2FE6">
        <w:tc>
          <w:tcPr>
            <w:tcW w:w="99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D53EC7" w14:textId="77777777" w:rsidR="00BD41E1" w:rsidRPr="00AE7EB5" w:rsidRDefault="00BD41E1" w:rsidP="00FF378C">
            <w:pPr>
              <w:rPr>
                <w:rFonts w:cstheme="minorHAnsi"/>
                <w:i/>
                <w:iCs/>
                <w:sz w:val="20"/>
                <w:szCs w:val="20"/>
              </w:rPr>
            </w:pPr>
            <w:r w:rsidRPr="00AE7EB5">
              <w:rPr>
                <w:rFonts w:cstheme="minorHAnsi"/>
                <w:i/>
                <w:iCs/>
                <w:sz w:val="20"/>
                <w:szCs w:val="20"/>
              </w:rPr>
              <w:t>Cdk12</w:t>
            </w:r>
          </w:p>
        </w:tc>
        <w:tc>
          <w:tcPr>
            <w:tcW w:w="4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D61163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11</w:t>
            </w:r>
          </w:p>
        </w:tc>
        <w:tc>
          <w:tcPr>
            <w:tcW w:w="67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65EC8B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98.20</w:t>
            </w:r>
          </w:p>
        </w:tc>
        <w:tc>
          <w:tcPr>
            <w:tcW w:w="10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30585A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missense</w:t>
            </w:r>
          </w:p>
        </w:tc>
        <w:tc>
          <w:tcPr>
            <w:tcW w:w="13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BA55F3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rs27086373</w:t>
            </w:r>
          </w:p>
        </w:tc>
        <w:tc>
          <w:tcPr>
            <w:tcW w:w="6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8042A4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C</w:t>
            </w:r>
          </w:p>
        </w:tc>
        <w:tc>
          <w:tcPr>
            <w:tcW w:w="5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894E9E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A</w:t>
            </w:r>
          </w:p>
        </w:tc>
        <w:tc>
          <w:tcPr>
            <w:tcW w:w="83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99D059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DAD514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Menopause (age at onset)</w:t>
            </w:r>
          </w:p>
        </w:tc>
        <w:tc>
          <w:tcPr>
            <w:tcW w:w="13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2D2593" w14:textId="04994AC3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EYXk8L0F1dGhvcj48WWVhcj4yMDE1PC9ZZWFyPjxSZWNO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</w:fldData>
              </w:fldChar>
            </w:r>
            <w:r w:rsidR="0089130F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89130F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EYXk8L0F1dGhvcj48WWVhcj4yMDE1PC9ZZWFyPjxSZWNO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</w:fldData>
              </w:fldChar>
            </w:r>
            <w:r w:rsidR="0089130F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89130F">
              <w:rPr>
                <w:rFonts w:cstheme="minorHAnsi"/>
                <w:sz w:val="20"/>
                <w:szCs w:val="20"/>
              </w:rPr>
            </w:r>
            <w:r w:rsidR="0089130F">
              <w:rPr>
                <w:rFonts w:cstheme="minorHAnsi"/>
                <w:sz w:val="20"/>
                <w:szCs w:val="20"/>
              </w:rPr>
              <w:fldChar w:fldCharType="end"/>
            </w:r>
            <w:r>
              <w:rPr>
                <w:rFonts w:cstheme="minorHAnsi"/>
                <w:sz w:val="20"/>
                <w:szCs w:val="20"/>
              </w:rPr>
            </w:r>
            <w:r>
              <w:rPr>
                <w:rFonts w:cstheme="minorHAnsi"/>
                <w:sz w:val="20"/>
                <w:szCs w:val="20"/>
              </w:rPr>
              <w:fldChar w:fldCharType="separate"/>
            </w:r>
            <w:r w:rsidR="0089130F" w:rsidRPr="0089130F">
              <w:rPr>
                <w:rFonts w:cstheme="minorHAnsi"/>
                <w:noProof/>
                <w:sz w:val="20"/>
                <w:szCs w:val="20"/>
                <w:vertAlign w:val="superscript"/>
              </w:rPr>
              <w:t>8</w:t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</w:p>
        </w:tc>
      </w:tr>
      <w:tr w:rsidR="00BD41E1" w:rsidRPr="005F3C90" w14:paraId="2F668C2B" w14:textId="77777777" w:rsidTr="00CC2FE6">
        <w:tc>
          <w:tcPr>
            <w:tcW w:w="99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04C508" w14:textId="77777777" w:rsidR="00BD41E1" w:rsidRPr="00AE7EB5" w:rsidRDefault="00BD41E1" w:rsidP="00FF378C">
            <w:pPr>
              <w:rPr>
                <w:rFonts w:cstheme="minorHAnsi"/>
                <w:i/>
                <w:iCs/>
                <w:sz w:val="20"/>
                <w:szCs w:val="20"/>
              </w:rPr>
            </w:pPr>
            <w:r w:rsidRPr="00AE7EB5">
              <w:rPr>
                <w:rFonts w:cstheme="minorHAnsi"/>
                <w:i/>
                <w:iCs/>
                <w:sz w:val="20"/>
                <w:szCs w:val="20"/>
              </w:rPr>
              <w:t>Cyp26a1</w:t>
            </w:r>
          </w:p>
        </w:tc>
        <w:tc>
          <w:tcPr>
            <w:tcW w:w="4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079E93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19</w:t>
            </w:r>
          </w:p>
        </w:tc>
        <w:tc>
          <w:tcPr>
            <w:tcW w:w="67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5B18A4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37.70</w:t>
            </w:r>
          </w:p>
        </w:tc>
        <w:tc>
          <w:tcPr>
            <w:tcW w:w="10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CCF7A3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missense</w:t>
            </w:r>
          </w:p>
        </w:tc>
        <w:tc>
          <w:tcPr>
            <w:tcW w:w="13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44FA90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rs8236989</w:t>
            </w:r>
          </w:p>
        </w:tc>
        <w:tc>
          <w:tcPr>
            <w:tcW w:w="6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4D31B2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G</w:t>
            </w:r>
          </w:p>
        </w:tc>
        <w:tc>
          <w:tcPr>
            <w:tcW w:w="5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7822CD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A</w:t>
            </w:r>
          </w:p>
        </w:tc>
        <w:tc>
          <w:tcPr>
            <w:tcW w:w="83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DBE198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6A7D3B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Human longevity</w:t>
            </w:r>
          </w:p>
        </w:tc>
        <w:tc>
          <w:tcPr>
            <w:tcW w:w="13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530152" w14:textId="65F3528A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ZYXNoaW48L0F1dGhvcj48WWVhcj4yMDE4PC9ZZWFyPjxS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==
</w:fldData>
              </w:fldChar>
            </w:r>
            <w:r w:rsidR="0089130F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89130F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ZYXNoaW48L0F1dGhvcj48WWVhcj4yMDE4PC9ZZWFyPjxS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==
</w:fldData>
              </w:fldChar>
            </w:r>
            <w:r w:rsidR="0089130F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89130F">
              <w:rPr>
                <w:rFonts w:cstheme="minorHAnsi"/>
                <w:sz w:val="20"/>
                <w:szCs w:val="20"/>
              </w:rPr>
            </w:r>
            <w:r w:rsidR="0089130F">
              <w:rPr>
                <w:rFonts w:cstheme="minorHAnsi"/>
                <w:sz w:val="20"/>
                <w:szCs w:val="20"/>
              </w:rPr>
              <w:fldChar w:fldCharType="end"/>
            </w:r>
            <w:r>
              <w:rPr>
                <w:rFonts w:cstheme="minorHAnsi"/>
                <w:sz w:val="20"/>
                <w:szCs w:val="20"/>
              </w:rPr>
            </w:r>
            <w:r>
              <w:rPr>
                <w:rFonts w:cstheme="minorHAnsi"/>
                <w:sz w:val="20"/>
                <w:szCs w:val="20"/>
              </w:rPr>
              <w:fldChar w:fldCharType="separate"/>
            </w:r>
            <w:r w:rsidR="0089130F" w:rsidRPr="0089130F">
              <w:rPr>
                <w:rFonts w:cstheme="minorHAnsi"/>
                <w:noProof/>
                <w:sz w:val="20"/>
                <w:szCs w:val="20"/>
                <w:vertAlign w:val="superscript"/>
              </w:rPr>
              <w:t>9</w:t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</w:p>
        </w:tc>
      </w:tr>
      <w:tr w:rsidR="00BD41E1" w:rsidRPr="005F3C90" w14:paraId="273C117D" w14:textId="77777777" w:rsidTr="00CC2FE6">
        <w:tc>
          <w:tcPr>
            <w:tcW w:w="99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1C1E53" w14:textId="77777777" w:rsidR="00BD41E1" w:rsidRPr="00AE7EB5" w:rsidRDefault="00BD41E1" w:rsidP="00FF378C">
            <w:pPr>
              <w:rPr>
                <w:rFonts w:cstheme="minorHAnsi"/>
                <w:i/>
                <w:iCs/>
                <w:sz w:val="20"/>
                <w:szCs w:val="20"/>
              </w:rPr>
            </w:pPr>
            <w:r w:rsidRPr="00AE7EB5">
              <w:rPr>
                <w:rFonts w:cstheme="minorHAnsi"/>
                <w:i/>
                <w:iCs/>
                <w:sz w:val="20"/>
                <w:szCs w:val="20"/>
              </w:rPr>
              <w:t>Myof</w:t>
            </w:r>
          </w:p>
        </w:tc>
        <w:tc>
          <w:tcPr>
            <w:tcW w:w="4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C3FB51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19</w:t>
            </w:r>
          </w:p>
        </w:tc>
        <w:tc>
          <w:tcPr>
            <w:tcW w:w="67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8D2FDC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38.00</w:t>
            </w:r>
          </w:p>
        </w:tc>
        <w:tc>
          <w:tcPr>
            <w:tcW w:w="10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71F82C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missense</w:t>
            </w:r>
          </w:p>
        </w:tc>
        <w:tc>
          <w:tcPr>
            <w:tcW w:w="13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4A5D04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rs31052565; rs46477910</w:t>
            </w:r>
          </w:p>
        </w:tc>
        <w:tc>
          <w:tcPr>
            <w:tcW w:w="6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DF42AA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A; G</w:t>
            </w:r>
          </w:p>
        </w:tc>
        <w:tc>
          <w:tcPr>
            <w:tcW w:w="5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0D2FEE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G; T</w:t>
            </w:r>
          </w:p>
        </w:tc>
        <w:tc>
          <w:tcPr>
            <w:tcW w:w="83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F46B77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CBA24D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Human longevity</w:t>
            </w:r>
          </w:p>
        </w:tc>
        <w:tc>
          <w:tcPr>
            <w:tcW w:w="13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1E374B" w14:textId="79F75D48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ZYXNoaW48L0F1dGhvcj48WWVhcj4yMDE4PC9ZZWFyPjxS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==
</w:fldData>
              </w:fldChar>
            </w:r>
            <w:r w:rsidR="0089130F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89130F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ZYXNoaW48L0F1dGhvcj48WWVhcj4yMDE4PC9ZZWFyPjxS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==
</w:fldData>
              </w:fldChar>
            </w:r>
            <w:r w:rsidR="0089130F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89130F">
              <w:rPr>
                <w:rFonts w:cstheme="minorHAnsi"/>
                <w:sz w:val="20"/>
                <w:szCs w:val="20"/>
              </w:rPr>
            </w:r>
            <w:r w:rsidR="0089130F">
              <w:rPr>
                <w:rFonts w:cstheme="minorHAnsi"/>
                <w:sz w:val="20"/>
                <w:szCs w:val="20"/>
              </w:rPr>
              <w:fldChar w:fldCharType="end"/>
            </w:r>
            <w:r>
              <w:rPr>
                <w:rFonts w:cstheme="minorHAnsi"/>
                <w:sz w:val="20"/>
                <w:szCs w:val="20"/>
              </w:rPr>
            </w:r>
            <w:r>
              <w:rPr>
                <w:rFonts w:cstheme="minorHAnsi"/>
                <w:sz w:val="20"/>
                <w:szCs w:val="20"/>
              </w:rPr>
              <w:fldChar w:fldCharType="separate"/>
            </w:r>
            <w:r w:rsidR="0089130F" w:rsidRPr="0089130F">
              <w:rPr>
                <w:rFonts w:cstheme="minorHAnsi"/>
                <w:noProof/>
                <w:sz w:val="20"/>
                <w:szCs w:val="20"/>
                <w:vertAlign w:val="superscript"/>
              </w:rPr>
              <w:t>9</w:t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</w:p>
        </w:tc>
      </w:tr>
      <w:tr w:rsidR="00BD41E1" w:rsidRPr="005F3C90" w14:paraId="672C852C" w14:textId="77777777" w:rsidTr="00CC2FE6">
        <w:tc>
          <w:tcPr>
            <w:tcW w:w="99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77A8B3" w14:textId="77777777" w:rsidR="00BD41E1" w:rsidRPr="00AE7EB5" w:rsidRDefault="00BD41E1" w:rsidP="00FF378C">
            <w:pPr>
              <w:rPr>
                <w:rFonts w:cstheme="minorHAnsi"/>
                <w:i/>
                <w:iCs/>
                <w:sz w:val="20"/>
                <w:szCs w:val="20"/>
              </w:rPr>
            </w:pPr>
            <w:r w:rsidRPr="00AE7EB5">
              <w:rPr>
                <w:rFonts w:cstheme="minorHAnsi"/>
                <w:i/>
                <w:iCs/>
                <w:sz w:val="20"/>
                <w:szCs w:val="20"/>
              </w:rPr>
              <w:t>Ccnj</w:t>
            </w:r>
          </w:p>
        </w:tc>
        <w:tc>
          <w:tcPr>
            <w:tcW w:w="4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8FAF05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19</w:t>
            </w:r>
          </w:p>
        </w:tc>
        <w:tc>
          <w:tcPr>
            <w:tcW w:w="67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3A4468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40.83</w:t>
            </w:r>
          </w:p>
        </w:tc>
        <w:tc>
          <w:tcPr>
            <w:tcW w:w="10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5F31B4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missense; cis-eQT</w:t>
            </w:r>
          </w:p>
        </w:tc>
        <w:tc>
          <w:tcPr>
            <w:tcW w:w="13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02C41E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rs36487301</w:t>
            </w:r>
          </w:p>
        </w:tc>
        <w:tc>
          <w:tcPr>
            <w:tcW w:w="6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2AAB4E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C</w:t>
            </w:r>
          </w:p>
        </w:tc>
        <w:tc>
          <w:tcPr>
            <w:tcW w:w="5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FACBA4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A</w:t>
            </w:r>
          </w:p>
        </w:tc>
        <w:tc>
          <w:tcPr>
            <w:tcW w:w="83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633987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4.1 (D)</w:t>
            </w:r>
          </w:p>
        </w:tc>
        <w:tc>
          <w:tcPr>
            <w:tcW w:w="15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A2DFEA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Menopause (age at onset)</w:t>
            </w:r>
          </w:p>
        </w:tc>
        <w:tc>
          <w:tcPr>
            <w:tcW w:w="13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74CEC0" w14:textId="3838345C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Ib3Jpa29zaGk8L0F1dGhvcj48WWVhcj4yMDE4PC9ZZWFy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</w:fldData>
              </w:fldChar>
            </w:r>
            <w:r w:rsidR="0089130F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89130F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Ib3Jpa29zaGk8L0F1dGhvcj48WWVhcj4yMDE4PC9ZZWFy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</w:fldData>
              </w:fldChar>
            </w:r>
            <w:r w:rsidR="0089130F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89130F">
              <w:rPr>
                <w:rFonts w:cstheme="minorHAnsi"/>
                <w:sz w:val="20"/>
                <w:szCs w:val="20"/>
              </w:rPr>
            </w:r>
            <w:r w:rsidR="0089130F">
              <w:rPr>
                <w:rFonts w:cstheme="minorHAnsi"/>
                <w:sz w:val="20"/>
                <w:szCs w:val="20"/>
              </w:rPr>
              <w:fldChar w:fldCharType="end"/>
            </w:r>
            <w:r>
              <w:rPr>
                <w:rFonts w:cstheme="minorHAnsi"/>
                <w:sz w:val="20"/>
                <w:szCs w:val="20"/>
              </w:rPr>
            </w:r>
            <w:r>
              <w:rPr>
                <w:rFonts w:cstheme="minorHAnsi"/>
                <w:sz w:val="20"/>
                <w:szCs w:val="20"/>
              </w:rPr>
              <w:fldChar w:fldCharType="separate"/>
            </w:r>
            <w:r w:rsidR="0089130F" w:rsidRPr="0089130F">
              <w:rPr>
                <w:rFonts w:cstheme="minorHAnsi"/>
                <w:noProof/>
                <w:sz w:val="20"/>
                <w:szCs w:val="20"/>
                <w:vertAlign w:val="superscript"/>
              </w:rPr>
              <w:t>10</w:t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</w:p>
        </w:tc>
      </w:tr>
      <w:tr w:rsidR="00BD41E1" w:rsidRPr="005F3C90" w14:paraId="51749069" w14:textId="77777777" w:rsidTr="00CC2FE6">
        <w:tc>
          <w:tcPr>
            <w:tcW w:w="99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FDD8A1" w14:textId="77777777" w:rsidR="00BD41E1" w:rsidRPr="00AE7EB5" w:rsidRDefault="00BD41E1" w:rsidP="00FF378C">
            <w:pPr>
              <w:rPr>
                <w:rFonts w:cstheme="minorHAnsi"/>
                <w:i/>
                <w:iCs/>
                <w:sz w:val="20"/>
                <w:szCs w:val="20"/>
              </w:rPr>
            </w:pPr>
            <w:r w:rsidRPr="00AE7EB5">
              <w:rPr>
                <w:rFonts w:cstheme="minorHAnsi"/>
                <w:i/>
                <w:iCs/>
                <w:sz w:val="20"/>
                <w:szCs w:val="20"/>
              </w:rPr>
              <w:t>Nkx2-3</w:t>
            </w:r>
          </w:p>
        </w:tc>
        <w:tc>
          <w:tcPr>
            <w:tcW w:w="4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6C64B0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19</w:t>
            </w:r>
          </w:p>
        </w:tc>
        <w:tc>
          <w:tcPr>
            <w:tcW w:w="67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5FA9BA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43.62</w:t>
            </w:r>
          </w:p>
        </w:tc>
        <w:tc>
          <w:tcPr>
            <w:tcW w:w="10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FF0CBA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missense</w:t>
            </w:r>
          </w:p>
        </w:tc>
        <w:tc>
          <w:tcPr>
            <w:tcW w:w="13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981257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rs30898786</w:t>
            </w:r>
          </w:p>
        </w:tc>
        <w:tc>
          <w:tcPr>
            <w:tcW w:w="6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04541E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T</w:t>
            </w:r>
          </w:p>
        </w:tc>
        <w:tc>
          <w:tcPr>
            <w:tcW w:w="5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1BEBCD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G</w:t>
            </w:r>
          </w:p>
        </w:tc>
        <w:tc>
          <w:tcPr>
            <w:tcW w:w="83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31D656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F88A4A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Epigenetic age acceleration (PhenoAge)</w:t>
            </w:r>
          </w:p>
        </w:tc>
        <w:tc>
          <w:tcPr>
            <w:tcW w:w="13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DE3A6E" w14:textId="502A155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0NhcnRuZXk8L0F1dGhvcj48WWVhcj4yMDIwPC9ZZWFy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</w:fldData>
              </w:fldChar>
            </w:r>
            <w:r w:rsidR="0089130F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89130F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0NhcnRuZXk8L0F1dGhvcj48WWVhcj4yMDIwPC9ZZWFy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</w:fldData>
              </w:fldChar>
            </w:r>
            <w:r w:rsidR="0089130F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89130F">
              <w:rPr>
                <w:rFonts w:cstheme="minorHAnsi"/>
                <w:sz w:val="20"/>
                <w:szCs w:val="20"/>
              </w:rPr>
            </w:r>
            <w:r w:rsidR="0089130F">
              <w:rPr>
                <w:rFonts w:cstheme="minorHAnsi"/>
                <w:sz w:val="20"/>
                <w:szCs w:val="20"/>
              </w:rPr>
              <w:fldChar w:fldCharType="end"/>
            </w:r>
            <w:r>
              <w:rPr>
                <w:rFonts w:cstheme="minorHAnsi"/>
                <w:sz w:val="20"/>
                <w:szCs w:val="20"/>
              </w:rPr>
            </w:r>
            <w:r>
              <w:rPr>
                <w:rFonts w:cstheme="minorHAnsi"/>
                <w:sz w:val="20"/>
                <w:szCs w:val="20"/>
              </w:rPr>
              <w:fldChar w:fldCharType="separate"/>
            </w:r>
            <w:r w:rsidR="0089130F" w:rsidRPr="0089130F">
              <w:rPr>
                <w:rFonts w:cstheme="minorHAnsi"/>
                <w:noProof/>
                <w:sz w:val="20"/>
                <w:szCs w:val="20"/>
                <w:vertAlign w:val="superscript"/>
              </w:rPr>
              <w:t>11</w:t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</w:p>
        </w:tc>
      </w:tr>
      <w:tr w:rsidR="00BD41E1" w:rsidRPr="005F3C90" w14:paraId="3785BE41" w14:textId="77777777" w:rsidTr="00CC2FE6">
        <w:tc>
          <w:tcPr>
            <w:tcW w:w="99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D4EF1F" w14:textId="77777777" w:rsidR="00BD41E1" w:rsidRPr="00AE7EB5" w:rsidRDefault="00BD41E1" w:rsidP="00FF378C">
            <w:pPr>
              <w:rPr>
                <w:rFonts w:cstheme="minorHAnsi"/>
                <w:i/>
                <w:iCs/>
                <w:sz w:val="20"/>
                <w:szCs w:val="20"/>
              </w:rPr>
            </w:pPr>
            <w:r w:rsidRPr="00AE7EB5">
              <w:rPr>
                <w:rFonts w:cstheme="minorHAnsi"/>
                <w:i/>
                <w:iCs/>
                <w:sz w:val="20"/>
                <w:szCs w:val="20"/>
              </w:rPr>
              <w:t>Cutc</w:t>
            </w:r>
          </w:p>
        </w:tc>
        <w:tc>
          <w:tcPr>
            <w:tcW w:w="4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E67671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19</w:t>
            </w:r>
          </w:p>
        </w:tc>
        <w:tc>
          <w:tcPr>
            <w:tcW w:w="67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5AA264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43.75</w:t>
            </w:r>
          </w:p>
        </w:tc>
        <w:tc>
          <w:tcPr>
            <w:tcW w:w="10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14D243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cis-eQT</w:t>
            </w:r>
          </w:p>
        </w:tc>
        <w:tc>
          <w:tcPr>
            <w:tcW w:w="13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D3189A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6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6391A1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D6A47A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83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70D81A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37.6 (B)</w:t>
            </w:r>
          </w:p>
        </w:tc>
        <w:tc>
          <w:tcPr>
            <w:tcW w:w="15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1F39FC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Epigenetic age acceleration (Hannum and PhenoAge)</w:t>
            </w:r>
          </w:p>
        </w:tc>
        <w:tc>
          <w:tcPr>
            <w:tcW w:w="13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00388A" w14:textId="110DE013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0NhcnRuZXk8L0F1dGhvcj48WWVhcj4yMDIwPC9ZZWFy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</w:fldData>
              </w:fldChar>
            </w:r>
            <w:r w:rsidR="0089130F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89130F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0NhcnRuZXk8L0F1dGhvcj48WWVhcj4yMDIwPC9ZZWFy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</w:fldData>
              </w:fldChar>
            </w:r>
            <w:r w:rsidR="0089130F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89130F">
              <w:rPr>
                <w:rFonts w:cstheme="minorHAnsi"/>
                <w:sz w:val="20"/>
                <w:szCs w:val="20"/>
              </w:rPr>
            </w:r>
            <w:r w:rsidR="0089130F">
              <w:rPr>
                <w:rFonts w:cstheme="minorHAnsi"/>
                <w:sz w:val="20"/>
                <w:szCs w:val="20"/>
              </w:rPr>
              <w:fldChar w:fldCharType="end"/>
            </w:r>
            <w:r>
              <w:rPr>
                <w:rFonts w:cstheme="minorHAnsi"/>
                <w:sz w:val="20"/>
                <w:szCs w:val="20"/>
              </w:rPr>
            </w:r>
            <w:r>
              <w:rPr>
                <w:rFonts w:cstheme="minorHAnsi"/>
                <w:sz w:val="20"/>
                <w:szCs w:val="20"/>
              </w:rPr>
              <w:fldChar w:fldCharType="separate"/>
            </w:r>
            <w:r w:rsidR="0089130F" w:rsidRPr="0089130F">
              <w:rPr>
                <w:rFonts w:cstheme="minorHAnsi"/>
                <w:noProof/>
                <w:sz w:val="20"/>
                <w:szCs w:val="20"/>
                <w:vertAlign w:val="superscript"/>
              </w:rPr>
              <w:t>11</w:t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</w:p>
        </w:tc>
      </w:tr>
      <w:tr w:rsidR="00BD41E1" w:rsidRPr="005F3C90" w14:paraId="0E9D6F60" w14:textId="77777777" w:rsidTr="00CC2FE6">
        <w:tc>
          <w:tcPr>
            <w:tcW w:w="99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E09F54" w14:textId="77777777" w:rsidR="00BD41E1" w:rsidRPr="00AE7EB5" w:rsidRDefault="00BD41E1" w:rsidP="00FF378C">
            <w:pPr>
              <w:rPr>
                <w:rFonts w:cstheme="minorHAnsi"/>
                <w:i/>
                <w:iCs/>
                <w:sz w:val="20"/>
                <w:szCs w:val="20"/>
              </w:rPr>
            </w:pPr>
            <w:r w:rsidRPr="00AE7EB5">
              <w:rPr>
                <w:rFonts w:cstheme="minorHAnsi"/>
                <w:i/>
                <w:iCs/>
                <w:sz w:val="20"/>
                <w:szCs w:val="20"/>
              </w:rPr>
              <w:t>Chuk</w:t>
            </w:r>
          </w:p>
        </w:tc>
        <w:tc>
          <w:tcPr>
            <w:tcW w:w="4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4D1994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19</w:t>
            </w:r>
          </w:p>
        </w:tc>
        <w:tc>
          <w:tcPr>
            <w:tcW w:w="67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DB2837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44.08</w:t>
            </w:r>
          </w:p>
        </w:tc>
        <w:tc>
          <w:tcPr>
            <w:tcW w:w="10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A2C3EE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missense</w:t>
            </w:r>
          </w:p>
        </w:tc>
        <w:tc>
          <w:tcPr>
            <w:tcW w:w="13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438EB3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rs48727905</w:t>
            </w:r>
          </w:p>
        </w:tc>
        <w:tc>
          <w:tcPr>
            <w:tcW w:w="6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C65200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T</w:t>
            </w:r>
          </w:p>
        </w:tc>
        <w:tc>
          <w:tcPr>
            <w:tcW w:w="5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44B633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G</w:t>
            </w:r>
          </w:p>
        </w:tc>
        <w:tc>
          <w:tcPr>
            <w:tcW w:w="83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0E8117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7B42E5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Age at menopause</w:t>
            </w:r>
          </w:p>
        </w:tc>
        <w:tc>
          <w:tcPr>
            <w:tcW w:w="13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C228A1" w14:textId="34C6B14A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LaWNoYWV2PC9BdXRob3I+PFllYXI+MjAxOTwvWWVhcj48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</w:fldData>
              </w:fldChar>
            </w:r>
            <w:r w:rsidR="002533D0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533D0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LaWNoYWV2PC9BdXRob3I+PFllYXI+MjAxOTwvWWVhcj48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</w:fldData>
              </w:fldChar>
            </w:r>
            <w:r w:rsidR="002533D0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533D0">
              <w:rPr>
                <w:rFonts w:cstheme="minorHAnsi"/>
                <w:sz w:val="20"/>
                <w:szCs w:val="20"/>
              </w:rPr>
            </w:r>
            <w:r w:rsidR="002533D0">
              <w:rPr>
                <w:rFonts w:cstheme="minorHAnsi"/>
                <w:sz w:val="20"/>
                <w:szCs w:val="20"/>
              </w:rPr>
              <w:fldChar w:fldCharType="end"/>
            </w:r>
            <w:r>
              <w:rPr>
                <w:rFonts w:cstheme="minorHAnsi"/>
                <w:sz w:val="20"/>
                <w:szCs w:val="20"/>
              </w:rPr>
            </w:r>
            <w:r>
              <w:rPr>
                <w:rFonts w:cstheme="minorHAnsi"/>
                <w:sz w:val="20"/>
                <w:szCs w:val="20"/>
              </w:rPr>
              <w:fldChar w:fldCharType="separate"/>
            </w:r>
            <w:r w:rsidR="002533D0" w:rsidRPr="002533D0">
              <w:rPr>
                <w:rFonts w:cstheme="minorHAnsi"/>
                <w:noProof/>
                <w:sz w:val="20"/>
                <w:szCs w:val="20"/>
                <w:vertAlign w:val="superscript"/>
              </w:rPr>
              <w:t>1</w:t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</w:p>
        </w:tc>
      </w:tr>
      <w:tr w:rsidR="00BD41E1" w:rsidRPr="005F3C90" w14:paraId="15E86C63" w14:textId="77777777" w:rsidTr="00CC2FE6">
        <w:tc>
          <w:tcPr>
            <w:tcW w:w="99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C662E8" w14:textId="77777777" w:rsidR="00BD41E1" w:rsidRPr="00AE7EB5" w:rsidRDefault="00BD41E1" w:rsidP="00FF378C">
            <w:pPr>
              <w:rPr>
                <w:rFonts w:cstheme="minorHAnsi"/>
                <w:i/>
                <w:iCs/>
                <w:sz w:val="20"/>
                <w:szCs w:val="20"/>
              </w:rPr>
            </w:pPr>
            <w:r w:rsidRPr="00AE7EB5">
              <w:rPr>
                <w:rFonts w:cstheme="minorHAnsi"/>
                <w:i/>
                <w:iCs/>
                <w:sz w:val="20"/>
                <w:szCs w:val="20"/>
              </w:rPr>
              <w:t>Pkd2l1</w:t>
            </w:r>
          </w:p>
        </w:tc>
        <w:tc>
          <w:tcPr>
            <w:tcW w:w="4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CD3E7C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19</w:t>
            </w:r>
          </w:p>
        </w:tc>
        <w:tc>
          <w:tcPr>
            <w:tcW w:w="67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E323F1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44.15</w:t>
            </w:r>
          </w:p>
        </w:tc>
        <w:tc>
          <w:tcPr>
            <w:tcW w:w="10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E6A8FF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missense</w:t>
            </w:r>
          </w:p>
        </w:tc>
        <w:tc>
          <w:tcPr>
            <w:tcW w:w="13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EE0D4F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rs30956598; rs13483639</w:t>
            </w:r>
          </w:p>
        </w:tc>
        <w:tc>
          <w:tcPr>
            <w:tcW w:w="6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818544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A; T</w:t>
            </w:r>
          </w:p>
        </w:tc>
        <w:tc>
          <w:tcPr>
            <w:tcW w:w="5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E23508" w14:textId="77777777" w:rsidR="00BD41E1" w:rsidRPr="005F3C90" w:rsidRDefault="00BD41E1" w:rsidP="00FF378C">
            <w:pPr>
              <w:jc w:val="center"/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G; C</w:t>
            </w:r>
          </w:p>
        </w:tc>
        <w:tc>
          <w:tcPr>
            <w:tcW w:w="83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1937A3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787036" w14:textId="77777777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 w:rsidRPr="005F3C90">
              <w:rPr>
                <w:rFonts w:cstheme="minorHAnsi"/>
                <w:sz w:val="20"/>
                <w:szCs w:val="20"/>
              </w:rPr>
              <w:t>Parental extreme longevity (95 years and older)</w:t>
            </w:r>
          </w:p>
        </w:tc>
        <w:tc>
          <w:tcPr>
            <w:tcW w:w="13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75952C" w14:textId="5F9DB093" w:rsidR="00BD41E1" w:rsidRPr="005F3C90" w:rsidRDefault="00BD41E1" w:rsidP="00FF378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QaWxsaW5nPC9BdXRob3I+PFllYXI+MjAxNjwvWWVhcj48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==
</w:fldData>
              </w:fldChar>
            </w:r>
            <w:r w:rsidR="0089130F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89130F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QaWxsaW5nPC9BdXRob3I+PFllYXI+MjAxNjwvWWVhcj48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==
</w:fldData>
              </w:fldChar>
            </w:r>
            <w:r w:rsidR="0089130F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89130F">
              <w:rPr>
                <w:rFonts w:cstheme="minorHAnsi"/>
                <w:sz w:val="20"/>
                <w:szCs w:val="20"/>
              </w:rPr>
            </w:r>
            <w:r w:rsidR="0089130F">
              <w:rPr>
                <w:rFonts w:cstheme="minorHAnsi"/>
                <w:sz w:val="20"/>
                <w:szCs w:val="20"/>
              </w:rPr>
              <w:fldChar w:fldCharType="end"/>
            </w:r>
            <w:r>
              <w:rPr>
                <w:rFonts w:cstheme="minorHAnsi"/>
                <w:sz w:val="20"/>
                <w:szCs w:val="20"/>
              </w:rPr>
            </w:r>
            <w:r>
              <w:rPr>
                <w:rFonts w:cstheme="minorHAnsi"/>
                <w:sz w:val="20"/>
                <w:szCs w:val="20"/>
              </w:rPr>
              <w:fldChar w:fldCharType="separate"/>
            </w:r>
            <w:r w:rsidR="0089130F" w:rsidRPr="0089130F">
              <w:rPr>
                <w:rFonts w:cstheme="minorHAnsi"/>
                <w:noProof/>
                <w:sz w:val="20"/>
                <w:szCs w:val="20"/>
                <w:vertAlign w:val="superscript"/>
              </w:rPr>
              <w:t>12</w:t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</w:p>
        </w:tc>
      </w:tr>
    </w:tbl>
    <w:p w14:paraId="1092DCAC" w14:textId="6448BDE6" w:rsidR="00BD41E1" w:rsidRDefault="00BD41E1" w:rsidP="00BD41E1">
      <w:pPr>
        <w:rPr>
          <w:sz w:val="20"/>
          <w:szCs w:val="20"/>
        </w:rPr>
      </w:pPr>
      <w:r w:rsidRPr="006818BA">
        <w:rPr>
          <w:b/>
          <w:bCs/>
          <w:sz w:val="20"/>
          <w:szCs w:val="20"/>
          <w:vertAlign w:val="superscript"/>
        </w:rPr>
        <w:t>a</w:t>
      </w:r>
      <w:r>
        <w:rPr>
          <w:b/>
          <w:bCs/>
          <w:sz w:val="20"/>
          <w:szCs w:val="20"/>
          <w:vertAlign w:val="superscript"/>
        </w:rPr>
        <w:t xml:space="preserve"> </w:t>
      </w:r>
      <w:r>
        <w:rPr>
          <w:sz w:val="20"/>
          <w:szCs w:val="20"/>
        </w:rPr>
        <w:t xml:space="preserve">Data from the Wellcome Sanger Institute Mouse Genome Project. Each gene also contains multiple non-coding variants. </w:t>
      </w:r>
      <w:r>
        <w:rPr>
          <w:b/>
          <w:bCs/>
          <w:sz w:val="20"/>
          <w:szCs w:val="20"/>
          <w:vertAlign w:val="superscript"/>
        </w:rPr>
        <w:t xml:space="preserve"> </w:t>
      </w:r>
      <w:r>
        <w:rPr>
          <w:sz w:val="20"/>
          <w:szCs w:val="20"/>
        </w:rPr>
        <w:t xml:space="preserve">Ref (reference) is </w:t>
      </w:r>
      <w:r w:rsidR="00825D65">
        <w:rPr>
          <w:sz w:val="20"/>
          <w:szCs w:val="20"/>
        </w:rPr>
        <w:t>the allele for</w:t>
      </w:r>
      <w:r>
        <w:rPr>
          <w:sz w:val="20"/>
          <w:szCs w:val="20"/>
        </w:rPr>
        <w:t xml:space="preserve"> C57BL/6J; </w:t>
      </w:r>
      <w:r>
        <w:rPr>
          <w:i/>
          <w:iCs/>
          <w:sz w:val="20"/>
          <w:szCs w:val="20"/>
        </w:rPr>
        <w:t xml:space="preserve">D </w:t>
      </w:r>
      <w:r>
        <w:rPr>
          <w:sz w:val="20"/>
          <w:szCs w:val="20"/>
        </w:rPr>
        <w:t>is</w:t>
      </w:r>
      <w:r w:rsidR="00825D65">
        <w:rPr>
          <w:sz w:val="20"/>
          <w:szCs w:val="20"/>
        </w:rPr>
        <w:t xml:space="preserve"> the allele for</w:t>
      </w:r>
      <w:r>
        <w:rPr>
          <w:sz w:val="20"/>
          <w:szCs w:val="20"/>
        </w:rPr>
        <w:t xml:space="preserve"> DBA/2J.</w:t>
      </w:r>
    </w:p>
    <w:p w14:paraId="6D2869A1" w14:textId="77777777" w:rsidR="00BD41E1" w:rsidRDefault="00BD41E1" w:rsidP="00BD41E1">
      <w:pPr>
        <w:rPr>
          <w:sz w:val="20"/>
          <w:szCs w:val="20"/>
        </w:rPr>
      </w:pPr>
      <w:r>
        <w:rPr>
          <w:b/>
          <w:bCs/>
          <w:sz w:val="20"/>
          <w:szCs w:val="20"/>
          <w:vertAlign w:val="superscript"/>
        </w:rPr>
        <w:t xml:space="preserve">b </w:t>
      </w:r>
      <w:r>
        <w:rPr>
          <w:sz w:val="20"/>
          <w:szCs w:val="20"/>
        </w:rPr>
        <w:t xml:space="preserve">LOD score for gene expression </w:t>
      </w:r>
      <w:r>
        <w:rPr>
          <w:i/>
          <w:iCs/>
          <w:sz w:val="20"/>
          <w:szCs w:val="20"/>
        </w:rPr>
        <w:t>cis</w:t>
      </w:r>
      <w:r>
        <w:rPr>
          <w:sz w:val="20"/>
          <w:szCs w:val="20"/>
        </w:rPr>
        <w:t xml:space="preserve">-eQTL in BXD liver. </w:t>
      </w:r>
      <w:r>
        <w:rPr>
          <w:i/>
          <w:iCs/>
          <w:sz w:val="20"/>
          <w:szCs w:val="20"/>
        </w:rPr>
        <w:t>B</w:t>
      </w:r>
      <w:r>
        <w:rPr>
          <w:sz w:val="20"/>
          <w:szCs w:val="20"/>
        </w:rPr>
        <w:t xml:space="preserve"> means the C57BL/6J allele has the positive additive effect; </w:t>
      </w:r>
      <w:r>
        <w:rPr>
          <w:i/>
          <w:iCs/>
          <w:sz w:val="20"/>
          <w:szCs w:val="20"/>
        </w:rPr>
        <w:t>D</w:t>
      </w:r>
      <w:r>
        <w:rPr>
          <w:sz w:val="20"/>
          <w:szCs w:val="20"/>
        </w:rPr>
        <w:t xml:space="preserve"> means the DBA/2J allele has the positive additive effect.</w:t>
      </w:r>
    </w:p>
    <w:p w14:paraId="753EA6ED" w14:textId="581DD04F" w:rsidR="00561754" w:rsidRDefault="00561754" w:rsidP="002F5DDE">
      <w:pPr>
        <w:rPr>
          <w:sz w:val="20"/>
          <w:szCs w:val="20"/>
        </w:rPr>
      </w:pPr>
      <w:r>
        <w:rPr>
          <w:sz w:val="20"/>
          <w:szCs w:val="20"/>
        </w:rPr>
        <w:br w:type="page"/>
      </w:r>
    </w:p>
    <w:p w14:paraId="20495391" w14:textId="38179B85" w:rsidR="002533D0" w:rsidRDefault="002533D0" w:rsidP="00171D41">
      <w:pPr>
        <w:rPr>
          <w:sz w:val="20"/>
          <w:szCs w:val="20"/>
        </w:rPr>
      </w:pPr>
    </w:p>
    <w:p w14:paraId="7CB61FD8" w14:textId="7E816C9E" w:rsidR="002533D0" w:rsidRPr="002533D0" w:rsidRDefault="002533D0" w:rsidP="00171D41">
      <w:pPr>
        <w:rPr>
          <w:b/>
          <w:bCs/>
          <w:sz w:val="28"/>
          <w:szCs w:val="28"/>
        </w:rPr>
      </w:pPr>
      <w:r w:rsidRPr="002533D0">
        <w:rPr>
          <w:b/>
          <w:bCs/>
          <w:sz w:val="28"/>
          <w:szCs w:val="28"/>
        </w:rPr>
        <w:t>Reference</w:t>
      </w:r>
      <w:r>
        <w:rPr>
          <w:b/>
          <w:bCs/>
          <w:sz w:val="28"/>
          <w:szCs w:val="28"/>
        </w:rPr>
        <w:t xml:space="preserve"> for </w:t>
      </w:r>
      <w:r w:rsidR="003665BA">
        <w:rPr>
          <w:b/>
          <w:bCs/>
        </w:rPr>
        <w:t>Supplementary file 4</w:t>
      </w:r>
      <w:r w:rsidR="00DE3348">
        <w:rPr>
          <w:b/>
          <w:bCs/>
        </w:rPr>
        <w:t>c</w:t>
      </w:r>
      <w:r w:rsidRPr="002533D0">
        <w:rPr>
          <w:b/>
          <w:bCs/>
          <w:sz w:val="28"/>
          <w:szCs w:val="28"/>
        </w:rPr>
        <w:t>:</w:t>
      </w:r>
    </w:p>
    <w:p w14:paraId="2143DDA2" w14:textId="77777777" w:rsidR="0089130F" w:rsidRPr="0089130F" w:rsidRDefault="002533D0" w:rsidP="0089130F">
      <w:pPr>
        <w:pStyle w:val="EndNoteBibliography"/>
        <w:ind w:left="720" w:hanging="720"/>
        <w:rPr>
          <w:noProof/>
        </w:rPr>
      </w:pPr>
      <w:r>
        <w:rPr>
          <w:sz w:val="20"/>
          <w:szCs w:val="20"/>
        </w:rPr>
        <w:fldChar w:fldCharType="begin"/>
      </w:r>
      <w:r>
        <w:rPr>
          <w:sz w:val="20"/>
          <w:szCs w:val="20"/>
        </w:rPr>
        <w:instrText xml:space="preserve"> ADDIN EN.REFLIST </w:instrText>
      </w:r>
      <w:r>
        <w:rPr>
          <w:sz w:val="20"/>
          <w:szCs w:val="20"/>
        </w:rPr>
        <w:fldChar w:fldCharType="separate"/>
      </w:r>
      <w:r w:rsidR="0089130F" w:rsidRPr="0089130F">
        <w:rPr>
          <w:noProof/>
        </w:rPr>
        <w:t>1.</w:t>
      </w:r>
      <w:r w:rsidR="0089130F" w:rsidRPr="0089130F">
        <w:rPr>
          <w:noProof/>
        </w:rPr>
        <w:tab/>
        <w:t xml:space="preserve">Kichaev G, Bhatia G, Loh PR, et al. Leveraging Polygenic Functional Enrichment to Improve GWAS Power. </w:t>
      </w:r>
      <w:r w:rsidR="0089130F" w:rsidRPr="0089130F">
        <w:rPr>
          <w:i/>
          <w:noProof/>
        </w:rPr>
        <w:t xml:space="preserve">American journal of human genetics. </w:t>
      </w:r>
      <w:r w:rsidR="0089130F" w:rsidRPr="0089130F">
        <w:rPr>
          <w:noProof/>
        </w:rPr>
        <w:t>2019;104(1):65-75.</w:t>
      </w:r>
    </w:p>
    <w:p w14:paraId="7215A7FC" w14:textId="77777777" w:rsidR="0089130F" w:rsidRPr="0089130F" w:rsidRDefault="0089130F" w:rsidP="0089130F">
      <w:pPr>
        <w:pStyle w:val="EndNoteBibliography"/>
        <w:ind w:left="720" w:hanging="720"/>
        <w:rPr>
          <w:noProof/>
        </w:rPr>
      </w:pPr>
      <w:r w:rsidRPr="0089130F">
        <w:rPr>
          <w:noProof/>
        </w:rPr>
        <w:t>2.</w:t>
      </w:r>
      <w:r w:rsidRPr="0089130F">
        <w:rPr>
          <w:noProof/>
        </w:rPr>
        <w:tab/>
        <w:t xml:space="preserve">Lu AT, Xue L, Salfati EL, et al. GWAS of epigenetic aging rates in blood reveals a critical role for TERT. </w:t>
      </w:r>
      <w:r w:rsidRPr="0089130F">
        <w:rPr>
          <w:i/>
          <w:noProof/>
        </w:rPr>
        <w:t xml:space="preserve">Nature communications. </w:t>
      </w:r>
      <w:r w:rsidRPr="0089130F">
        <w:rPr>
          <w:noProof/>
        </w:rPr>
        <w:t>2018;9(1):387.</w:t>
      </w:r>
    </w:p>
    <w:p w14:paraId="2B67C9A3" w14:textId="77777777" w:rsidR="0089130F" w:rsidRPr="0089130F" w:rsidRDefault="0089130F" w:rsidP="0089130F">
      <w:pPr>
        <w:pStyle w:val="EndNoteBibliography"/>
        <w:ind w:left="720" w:hanging="720"/>
        <w:rPr>
          <w:noProof/>
        </w:rPr>
      </w:pPr>
      <w:r w:rsidRPr="0089130F">
        <w:rPr>
          <w:noProof/>
        </w:rPr>
        <w:t>3.</w:t>
      </w:r>
      <w:r w:rsidRPr="0089130F">
        <w:rPr>
          <w:noProof/>
        </w:rPr>
        <w:tab/>
        <w:t xml:space="preserve">Perry JR, Day F, Elks CE, et al. Parent-of-origin-specific allelic associations among 106 genomic loci for age at menarche. </w:t>
      </w:r>
      <w:r w:rsidRPr="0089130F">
        <w:rPr>
          <w:i/>
          <w:noProof/>
        </w:rPr>
        <w:t xml:space="preserve">Nature. </w:t>
      </w:r>
      <w:r w:rsidRPr="0089130F">
        <w:rPr>
          <w:noProof/>
        </w:rPr>
        <w:t>2014;514(7520):92-97.</w:t>
      </w:r>
    </w:p>
    <w:p w14:paraId="087A0AC9" w14:textId="77777777" w:rsidR="0089130F" w:rsidRPr="0089130F" w:rsidRDefault="0089130F" w:rsidP="0089130F">
      <w:pPr>
        <w:pStyle w:val="EndNoteBibliography"/>
        <w:ind w:left="720" w:hanging="720"/>
        <w:rPr>
          <w:noProof/>
        </w:rPr>
      </w:pPr>
      <w:r w:rsidRPr="0089130F">
        <w:rPr>
          <w:noProof/>
        </w:rPr>
        <w:t>4.</w:t>
      </w:r>
      <w:r w:rsidRPr="0089130F">
        <w:rPr>
          <w:noProof/>
        </w:rPr>
        <w:tab/>
        <w:t xml:space="preserve">Day FR, Thompson DJ, Helgason H, et al. Genomic analyses identify hundreds of variants associated with age at menarche and support a role for puberty timing in cancer risk. </w:t>
      </w:r>
      <w:r w:rsidRPr="0089130F">
        <w:rPr>
          <w:i/>
          <w:noProof/>
        </w:rPr>
        <w:t xml:space="preserve">Nature genetics. </w:t>
      </w:r>
      <w:r w:rsidRPr="0089130F">
        <w:rPr>
          <w:noProof/>
        </w:rPr>
        <w:t>2017;49(6):834-841.</w:t>
      </w:r>
    </w:p>
    <w:p w14:paraId="48E86F27" w14:textId="77777777" w:rsidR="0089130F" w:rsidRPr="0089130F" w:rsidRDefault="0089130F" w:rsidP="0089130F">
      <w:pPr>
        <w:pStyle w:val="EndNoteBibliography"/>
        <w:ind w:left="720" w:hanging="720"/>
        <w:rPr>
          <w:noProof/>
        </w:rPr>
      </w:pPr>
      <w:r w:rsidRPr="0089130F">
        <w:rPr>
          <w:noProof/>
        </w:rPr>
        <w:t>5.</w:t>
      </w:r>
      <w:r w:rsidRPr="0089130F">
        <w:rPr>
          <w:noProof/>
        </w:rPr>
        <w:tab/>
        <w:t xml:space="preserve">Wright KM, Rand KA, Kermany A, et al. A Prospective Analysis of Genetic Variants Associated with Human Lifespan. </w:t>
      </w:r>
      <w:r w:rsidRPr="0089130F">
        <w:rPr>
          <w:i/>
          <w:noProof/>
        </w:rPr>
        <w:t xml:space="preserve">G3. </w:t>
      </w:r>
      <w:r w:rsidRPr="0089130F">
        <w:rPr>
          <w:noProof/>
        </w:rPr>
        <w:t>2019;9(9):2863-2878.</w:t>
      </w:r>
    </w:p>
    <w:p w14:paraId="5F31E0DB" w14:textId="77777777" w:rsidR="0089130F" w:rsidRPr="0089130F" w:rsidRDefault="0089130F" w:rsidP="0089130F">
      <w:pPr>
        <w:pStyle w:val="EndNoteBibliography"/>
        <w:ind w:left="720" w:hanging="720"/>
        <w:rPr>
          <w:noProof/>
        </w:rPr>
      </w:pPr>
      <w:r w:rsidRPr="0089130F">
        <w:rPr>
          <w:noProof/>
        </w:rPr>
        <w:t>6.</w:t>
      </w:r>
      <w:r w:rsidRPr="0089130F">
        <w:rPr>
          <w:noProof/>
        </w:rPr>
        <w:tab/>
        <w:t xml:space="preserve">Sims R, van der Lee SJ, Naj AC, et al. Rare coding variants in PLCG2, ABI3, and TREM2 implicate microglial-mediated innate immunity in Alzheimer's disease. </w:t>
      </w:r>
      <w:r w:rsidRPr="0089130F">
        <w:rPr>
          <w:i/>
          <w:noProof/>
        </w:rPr>
        <w:t xml:space="preserve">Nature genetics. </w:t>
      </w:r>
      <w:r w:rsidRPr="0089130F">
        <w:rPr>
          <w:noProof/>
        </w:rPr>
        <w:t>2017;49(9):1373-1384.</w:t>
      </w:r>
    </w:p>
    <w:p w14:paraId="5557A084" w14:textId="77777777" w:rsidR="0089130F" w:rsidRPr="0089130F" w:rsidRDefault="0089130F" w:rsidP="0089130F">
      <w:pPr>
        <w:pStyle w:val="EndNoteBibliography"/>
        <w:ind w:left="720" w:hanging="720"/>
        <w:rPr>
          <w:noProof/>
        </w:rPr>
      </w:pPr>
      <w:r w:rsidRPr="0089130F">
        <w:rPr>
          <w:noProof/>
        </w:rPr>
        <w:t>7.</w:t>
      </w:r>
      <w:r w:rsidRPr="0089130F">
        <w:rPr>
          <w:noProof/>
        </w:rPr>
        <w:tab/>
        <w:t xml:space="preserve">Jansen IE, Savage JE, Watanabe K, et al. Genome-wide meta-analysis identifies new loci and functional pathways influencing Alzheimer's disease risk. </w:t>
      </w:r>
      <w:r w:rsidRPr="0089130F">
        <w:rPr>
          <w:i/>
          <w:noProof/>
        </w:rPr>
        <w:t xml:space="preserve">Nature genetics. </w:t>
      </w:r>
      <w:r w:rsidRPr="0089130F">
        <w:rPr>
          <w:noProof/>
        </w:rPr>
        <w:t>2019;51(3):404-413.</w:t>
      </w:r>
    </w:p>
    <w:p w14:paraId="23F903F4" w14:textId="77777777" w:rsidR="0089130F" w:rsidRPr="0089130F" w:rsidRDefault="0089130F" w:rsidP="0089130F">
      <w:pPr>
        <w:pStyle w:val="EndNoteBibliography"/>
        <w:ind w:left="720" w:hanging="720"/>
        <w:rPr>
          <w:noProof/>
        </w:rPr>
      </w:pPr>
      <w:r w:rsidRPr="0089130F">
        <w:rPr>
          <w:noProof/>
        </w:rPr>
        <w:t>8.</w:t>
      </w:r>
      <w:r w:rsidRPr="0089130F">
        <w:rPr>
          <w:noProof/>
        </w:rPr>
        <w:tab/>
        <w:t xml:space="preserve">Day FR, Ruth KS, Thompson DJ, et al. Large-scale genomic analyses link reproductive aging to hypothalamic signaling, breast cancer susceptibility and BRCA1-mediated DNA repair. </w:t>
      </w:r>
      <w:r w:rsidRPr="0089130F">
        <w:rPr>
          <w:i/>
          <w:noProof/>
        </w:rPr>
        <w:t xml:space="preserve">Nature genetics. </w:t>
      </w:r>
      <w:r w:rsidRPr="0089130F">
        <w:rPr>
          <w:noProof/>
        </w:rPr>
        <w:t>2015;47(11):1294-1303.</w:t>
      </w:r>
    </w:p>
    <w:p w14:paraId="1A474ED5" w14:textId="77777777" w:rsidR="0089130F" w:rsidRPr="0089130F" w:rsidRDefault="0089130F" w:rsidP="0089130F">
      <w:pPr>
        <w:pStyle w:val="EndNoteBibliography"/>
        <w:ind w:left="720" w:hanging="720"/>
        <w:rPr>
          <w:noProof/>
        </w:rPr>
      </w:pPr>
      <w:r w:rsidRPr="0089130F">
        <w:rPr>
          <w:noProof/>
        </w:rPr>
        <w:t>9.</w:t>
      </w:r>
      <w:r w:rsidRPr="0089130F">
        <w:rPr>
          <w:noProof/>
        </w:rPr>
        <w:tab/>
        <w:t xml:space="preserve">Yashin AI, Arbeev KG, Wu D, et al. Genetics of Human Longevity From Incomplete Data: New Findings From the Long Life Family Study. </w:t>
      </w:r>
      <w:r w:rsidRPr="0089130F">
        <w:rPr>
          <w:i/>
          <w:noProof/>
        </w:rPr>
        <w:t xml:space="preserve">The journals of gerontology Series A, Biological sciences and medical sciences. </w:t>
      </w:r>
      <w:r w:rsidRPr="0089130F">
        <w:rPr>
          <w:noProof/>
        </w:rPr>
        <w:t>2018;73(11):1472-1481.</w:t>
      </w:r>
    </w:p>
    <w:p w14:paraId="290425BB" w14:textId="77777777" w:rsidR="0089130F" w:rsidRPr="0089130F" w:rsidRDefault="0089130F" w:rsidP="0089130F">
      <w:pPr>
        <w:pStyle w:val="EndNoteBibliography"/>
        <w:ind w:left="720" w:hanging="720"/>
        <w:rPr>
          <w:noProof/>
        </w:rPr>
      </w:pPr>
      <w:r w:rsidRPr="0089130F">
        <w:rPr>
          <w:noProof/>
        </w:rPr>
        <w:t>10.</w:t>
      </w:r>
      <w:r w:rsidRPr="0089130F">
        <w:rPr>
          <w:noProof/>
        </w:rPr>
        <w:tab/>
        <w:t xml:space="preserve">Horikoshi M, Day FR, Akiyama M, et al. Elucidating the genetic architecture of reproductive ageing in the Japanese population. </w:t>
      </w:r>
      <w:r w:rsidRPr="0089130F">
        <w:rPr>
          <w:i/>
          <w:noProof/>
        </w:rPr>
        <w:t xml:space="preserve">Nature communications. </w:t>
      </w:r>
      <w:r w:rsidRPr="0089130F">
        <w:rPr>
          <w:noProof/>
        </w:rPr>
        <w:t>2018;9(1):1977.</w:t>
      </w:r>
    </w:p>
    <w:p w14:paraId="63E9E490" w14:textId="77777777" w:rsidR="0089130F" w:rsidRPr="0089130F" w:rsidRDefault="0089130F" w:rsidP="0089130F">
      <w:pPr>
        <w:pStyle w:val="EndNoteBibliography"/>
        <w:ind w:left="720" w:hanging="720"/>
        <w:rPr>
          <w:noProof/>
        </w:rPr>
      </w:pPr>
      <w:r w:rsidRPr="0089130F">
        <w:rPr>
          <w:noProof/>
        </w:rPr>
        <w:t>11.</w:t>
      </w:r>
      <w:r w:rsidRPr="0089130F">
        <w:rPr>
          <w:noProof/>
        </w:rPr>
        <w:tab/>
        <w:t xml:space="preserve">McCartney DL, Min JL, Richmond RC, et al. Genome-wide association studies identify 137 loci for DNA methylation biomarkers of ageing. </w:t>
      </w:r>
      <w:r w:rsidRPr="0089130F">
        <w:rPr>
          <w:i/>
          <w:noProof/>
        </w:rPr>
        <w:t xml:space="preserve">bioRxiv. </w:t>
      </w:r>
      <w:r w:rsidRPr="0089130F">
        <w:rPr>
          <w:noProof/>
        </w:rPr>
        <w:t>2020:2020.2006.2029.133702.</w:t>
      </w:r>
    </w:p>
    <w:p w14:paraId="53785E86" w14:textId="77777777" w:rsidR="0089130F" w:rsidRPr="0089130F" w:rsidRDefault="0089130F" w:rsidP="0089130F">
      <w:pPr>
        <w:pStyle w:val="EndNoteBibliography"/>
        <w:ind w:left="720" w:hanging="720"/>
        <w:rPr>
          <w:noProof/>
        </w:rPr>
      </w:pPr>
      <w:r w:rsidRPr="0089130F">
        <w:rPr>
          <w:noProof/>
        </w:rPr>
        <w:t>12.</w:t>
      </w:r>
      <w:r w:rsidRPr="0089130F">
        <w:rPr>
          <w:noProof/>
        </w:rPr>
        <w:tab/>
        <w:t xml:space="preserve">Pilling LC, Atkins JL, Bowman K, et al. Human longevity is influenced by many genetic variants: evidence from 75,000 UK Biobank participants. </w:t>
      </w:r>
      <w:r w:rsidRPr="0089130F">
        <w:rPr>
          <w:i/>
          <w:noProof/>
        </w:rPr>
        <w:t xml:space="preserve">Aging. </w:t>
      </w:r>
      <w:r w:rsidRPr="0089130F">
        <w:rPr>
          <w:noProof/>
        </w:rPr>
        <w:t>2016;8(3):547-560.</w:t>
      </w:r>
    </w:p>
    <w:p w14:paraId="39C43AF7" w14:textId="5292594A" w:rsidR="00877E04" w:rsidRPr="00171D41" w:rsidRDefault="002533D0" w:rsidP="00171D41">
      <w:pPr>
        <w:rPr>
          <w:sz w:val="20"/>
          <w:szCs w:val="20"/>
        </w:rPr>
      </w:pPr>
      <w:r>
        <w:rPr>
          <w:sz w:val="20"/>
          <w:szCs w:val="20"/>
        </w:rPr>
        <w:fldChar w:fldCharType="end"/>
      </w:r>
    </w:p>
    <w:sectPr w:rsidR="00877E04" w:rsidRPr="00171D41" w:rsidSect="00B077E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69D9F5B" w14:textId="77777777" w:rsidR="00F04936" w:rsidRDefault="00F04936" w:rsidP="00877E04">
      <w:r>
        <w:separator/>
      </w:r>
    </w:p>
  </w:endnote>
  <w:endnote w:type="continuationSeparator" w:id="0">
    <w:p w14:paraId="76468A99" w14:textId="77777777" w:rsidR="00F04936" w:rsidRDefault="00F04936" w:rsidP="00877E0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angal">
    <w:panose1 w:val="02040503050203030202"/>
    <w:charset w:val="01"/>
    <w:family w:val="roman"/>
    <w:pitch w:val="variable"/>
    <w:sig w:usb0="0000A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BE6FA39" w14:textId="77777777" w:rsidR="00F04936" w:rsidRDefault="00F04936" w:rsidP="00877E04">
      <w:r>
        <w:separator/>
      </w:r>
    </w:p>
  </w:footnote>
  <w:footnote w:type="continuationSeparator" w:id="0">
    <w:p w14:paraId="52F372CF" w14:textId="77777777" w:rsidR="00F04936" w:rsidRDefault="00F04936" w:rsidP="00877E0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fexr5a0fzavpreapfwvxa5r0ssws0r0f029&quot;&gt;Mouse_aging_Sep2014-Converted&lt;record-ids&gt;&lt;item&gt;538&lt;/item&gt;&lt;item&gt;697&lt;/item&gt;&lt;item&gt;700&lt;/item&gt;&lt;item&gt;706&lt;/item&gt;&lt;item&gt;707&lt;/item&gt;&lt;item&gt;785&lt;/item&gt;&lt;item&gt;786&lt;/item&gt;&lt;item&gt;787&lt;/item&gt;&lt;item&gt;788&lt;/item&gt;&lt;item&gt;789&lt;/item&gt;&lt;item&gt;791&lt;/item&gt;&lt;item&gt;854&lt;/item&gt;&lt;/record-ids&gt;&lt;/item&gt;&lt;/Libraries&gt;"/>
  </w:docVars>
  <w:rsids>
    <w:rsidRoot w:val="00282132"/>
    <w:rsid w:val="000037F6"/>
    <w:rsid w:val="000235F3"/>
    <w:rsid w:val="00031B6C"/>
    <w:rsid w:val="00034D62"/>
    <w:rsid w:val="00036889"/>
    <w:rsid w:val="00041156"/>
    <w:rsid w:val="00042C63"/>
    <w:rsid w:val="00044D7E"/>
    <w:rsid w:val="00051314"/>
    <w:rsid w:val="00055D90"/>
    <w:rsid w:val="000600E7"/>
    <w:rsid w:val="0006141E"/>
    <w:rsid w:val="000620E1"/>
    <w:rsid w:val="00071256"/>
    <w:rsid w:val="000755B8"/>
    <w:rsid w:val="000826EA"/>
    <w:rsid w:val="00090C30"/>
    <w:rsid w:val="00095381"/>
    <w:rsid w:val="00096D58"/>
    <w:rsid w:val="000A7C13"/>
    <w:rsid w:val="000B3740"/>
    <w:rsid w:val="000B78CF"/>
    <w:rsid w:val="000B7E96"/>
    <w:rsid w:val="000C2915"/>
    <w:rsid w:val="000C298C"/>
    <w:rsid w:val="000C333F"/>
    <w:rsid w:val="000D0DDC"/>
    <w:rsid w:val="000D3D23"/>
    <w:rsid w:val="000D56CA"/>
    <w:rsid w:val="000D7CB4"/>
    <w:rsid w:val="000E3C85"/>
    <w:rsid w:val="000E435C"/>
    <w:rsid w:val="000E592A"/>
    <w:rsid w:val="000E5F97"/>
    <w:rsid w:val="00100CD4"/>
    <w:rsid w:val="001064D4"/>
    <w:rsid w:val="00106C6A"/>
    <w:rsid w:val="001071F4"/>
    <w:rsid w:val="0011008E"/>
    <w:rsid w:val="00110BAA"/>
    <w:rsid w:val="001121E7"/>
    <w:rsid w:val="00117B06"/>
    <w:rsid w:val="00132245"/>
    <w:rsid w:val="00133357"/>
    <w:rsid w:val="00135A8F"/>
    <w:rsid w:val="00135F82"/>
    <w:rsid w:val="00140089"/>
    <w:rsid w:val="00144CEB"/>
    <w:rsid w:val="00145BF7"/>
    <w:rsid w:val="00151BA7"/>
    <w:rsid w:val="001566DF"/>
    <w:rsid w:val="001602AD"/>
    <w:rsid w:val="00163C7B"/>
    <w:rsid w:val="0017138B"/>
    <w:rsid w:val="00171D41"/>
    <w:rsid w:val="00180115"/>
    <w:rsid w:val="001806A8"/>
    <w:rsid w:val="00181455"/>
    <w:rsid w:val="00183348"/>
    <w:rsid w:val="00185729"/>
    <w:rsid w:val="00186806"/>
    <w:rsid w:val="00186FAA"/>
    <w:rsid w:val="001A1EB0"/>
    <w:rsid w:val="001A6402"/>
    <w:rsid w:val="001A7006"/>
    <w:rsid w:val="001A731B"/>
    <w:rsid w:val="001B2378"/>
    <w:rsid w:val="001B3657"/>
    <w:rsid w:val="001C5057"/>
    <w:rsid w:val="001C676B"/>
    <w:rsid w:val="001D0014"/>
    <w:rsid w:val="001D2EEF"/>
    <w:rsid w:val="001E03C3"/>
    <w:rsid w:val="001E509C"/>
    <w:rsid w:val="001F60E8"/>
    <w:rsid w:val="001F6C14"/>
    <w:rsid w:val="002069F7"/>
    <w:rsid w:val="002100DB"/>
    <w:rsid w:val="0021133A"/>
    <w:rsid w:val="00212A20"/>
    <w:rsid w:val="002273A1"/>
    <w:rsid w:val="0023003D"/>
    <w:rsid w:val="002326CB"/>
    <w:rsid w:val="00232F66"/>
    <w:rsid w:val="0023625C"/>
    <w:rsid w:val="00242018"/>
    <w:rsid w:val="00245111"/>
    <w:rsid w:val="0024545A"/>
    <w:rsid w:val="002455EF"/>
    <w:rsid w:val="00247578"/>
    <w:rsid w:val="00247618"/>
    <w:rsid w:val="0025011D"/>
    <w:rsid w:val="002533D0"/>
    <w:rsid w:val="0025343D"/>
    <w:rsid w:val="00266320"/>
    <w:rsid w:val="00271514"/>
    <w:rsid w:val="002740F9"/>
    <w:rsid w:val="00275810"/>
    <w:rsid w:val="00282132"/>
    <w:rsid w:val="00286EF9"/>
    <w:rsid w:val="0028712C"/>
    <w:rsid w:val="0029563E"/>
    <w:rsid w:val="00296E8E"/>
    <w:rsid w:val="002A2F51"/>
    <w:rsid w:val="002A33D8"/>
    <w:rsid w:val="002A66D4"/>
    <w:rsid w:val="002B0193"/>
    <w:rsid w:val="002B1293"/>
    <w:rsid w:val="002B687A"/>
    <w:rsid w:val="002B6E9F"/>
    <w:rsid w:val="002C13EC"/>
    <w:rsid w:val="002C7067"/>
    <w:rsid w:val="002D279D"/>
    <w:rsid w:val="002D2C8C"/>
    <w:rsid w:val="002D36DA"/>
    <w:rsid w:val="002D55A7"/>
    <w:rsid w:val="002D5E72"/>
    <w:rsid w:val="002D7619"/>
    <w:rsid w:val="002E191B"/>
    <w:rsid w:val="002F0568"/>
    <w:rsid w:val="002F1ECA"/>
    <w:rsid w:val="002F242E"/>
    <w:rsid w:val="002F5126"/>
    <w:rsid w:val="002F5DDE"/>
    <w:rsid w:val="002F6112"/>
    <w:rsid w:val="0030379F"/>
    <w:rsid w:val="00307332"/>
    <w:rsid w:val="00307AC9"/>
    <w:rsid w:val="00310E34"/>
    <w:rsid w:val="00311014"/>
    <w:rsid w:val="003112D3"/>
    <w:rsid w:val="0031267E"/>
    <w:rsid w:val="0031516A"/>
    <w:rsid w:val="003177FE"/>
    <w:rsid w:val="00320398"/>
    <w:rsid w:val="003247DE"/>
    <w:rsid w:val="00326187"/>
    <w:rsid w:val="003302BC"/>
    <w:rsid w:val="00337133"/>
    <w:rsid w:val="003426D3"/>
    <w:rsid w:val="003444BB"/>
    <w:rsid w:val="00344F83"/>
    <w:rsid w:val="00350A45"/>
    <w:rsid w:val="00355D0E"/>
    <w:rsid w:val="003609A6"/>
    <w:rsid w:val="00362351"/>
    <w:rsid w:val="00362365"/>
    <w:rsid w:val="003665BA"/>
    <w:rsid w:val="00370E9D"/>
    <w:rsid w:val="003735F8"/>
    <w:rsid w:val="00374E64"/>
    <w:rsid w:val="00375250"/>
    <w:rsid w:val="00376425"/>
    <w:rsid w:val="00380CE7"/>
    <w:rsid w:val="00382167"/>
    <w:rsid w:val="00383AC3"/>
    <w:rsid w:val="00390269"/>
    <w:rsid w:val="00390C07"/>
    <w:rsid w:val="00391016"/>
    <w:rsid w:val="003914D8"/>
    <w:rsid w:val="00391723"/>
    <w:rsid w:val="003938AC"/>
    <w:rsid w:val="003954C5"/>
    <w:rsid w:val="00395C89"/>
    <w:rsid w:val="00397751"/>
    <w:rsid w:val="003A2A28"/>
    <w:rsid w:val="003A5833"/>
    <w:rsid w:val="003B0F98"/>
    <w:rsid w:val="003B618B"/>
    <w:rsid w:val="003B759C"/>
    <w:rsid w:val="003C1B98"/>
    <w:rsid w:val="003D5081"/>
    <w:rsid w:val="003E54C3"/>
    <w:rsid w:val="003E7B2A"/>
    <w:rsid w:val="003F0948"/>
    <w:rsid w:val="003F131E"/>
    <w:rsid w:val="003F53C8"/>
    <w:rsid w:val="003F777A"/>
    <w:rsid w:val="00403E32"/>
    <w:rsid w:val="004041BC"/>
    <w:rsid w:val="004049C3"/>
    <w:rsid w:val="00405265"/>
    <w:rsid w:val="00407EFA"/>
    <w:rsid w:val="00411487"/>
    <w:rsid w:val="00414630"/>
    <w:rsid w:val="004204CF"/>
    <w:rsid w:val="004207D3"/>
    <w:rsid w:val="0043029D"/>
    <w:rsid w:val="00431A96"/>
    <w:rsid w:val="00433548"/>
    <w:rsid w:val="00435134"/>
    <w:rsid w:val="00435980"/>
    <w:rsid w:val="00441045"/>
    <w:rsid w:val="0044244D"/>
    <w:rsid w:val="0044437E"/>
    <w:rsid w:val="00452A8E"/>
    <w:rsid w:val="004572CB"/>
    <w:rsid w:val="00462FE2"/>
    <w:rsid w:val="00466456"/>
    <w:rsid w:val="0046675A"/>
    <w:rsid w:val="00471DB8"/>
    <w:rsid w:val="00477BAD"/>
    <w:rsid w:val="004814C0"/>
    <w:rsid w:val="00483421"/>
    <w:rsid w:val="00483E4A"/>
    <w:rsid w:val="0048432B"/>
    <w:rsid w:val="00484811"/>
    <w:rsid w:val="00485E24"/>
    <w:rsid w:val="004866FA"/>
    <w:rsid w:val="00487B43"/>
    <w:rsid w:val="00487B9C"/>
    <w:rsid w:val="0049196B"/>
    <w:rsid w:val="00491C0A"/>
    <w:rsid w:val="00491E6C"/>
    <w:rsid w:val="004927A0"/>
    <w:rsid w:val="00494779"/>
    <w:rsid w:val="004A1F65"/>
    <w:rsid w:val="004A62BB"/>
    <w:rsid w:val="004A66F1"/>
    <w:rsid w:val="004A7362"/>
    <w:rsid w:val="004B304A"/>
    <w:rsid w:val="004C5975"/>
    <w:rsid w:val="004D24C3"/>
    <w:rsid w:val="004D3B30"/>
    <w:rsid w:val="004E4DF7"/>
    <w:rsid w:val="004E70B7"/>
    <w:rsid w:val="004E7865"/>
    <w:rsid w:val="004F17D7"/>
    <w:rsid w:val="004F362D"/>
    <w:rsid w:val="005026D6"/>
    <w:rsid w:val="0050397B"/>
    <w:rsid w:val="00506EFC"/>
    <w:rsid w:val="005135BF"/>
    <w:rsid w:val="00513E8A"/>
    <w:rsid w:val="00514375"/>
    <w:rsid w:val="00514DD6"/>
    <w:rsid w:val="005244E8"/>
    <w:rsid w:val="00525379"/>
    <w:rsid w:val="0053676F"/>
    <w:rsid w:val="00540539"/>
    <w:rsid w:val="00540AD0"/>
    <w:rsid w:val="00546CC1"/>
    <w:rsid w:val="00550E85"/>
    <w:rsid w:val="00561754"/>
    <w:rsid w:val="005637B7"/>
    <w:rsid w:val="0057025A"/>
    <w:rsid w:val="00570B59"/>
    <w:rsid w:val="00570D76"/>
    <w:rsid w:val="005748CE"/>
    <w:rsid w:val="00576E2F"/>
    <w:rsid w:val="00580D72"/>
    <w:rsid w:val="00582BF3"/>
    <w:rsid w:val="00583F50"/>
    <w:rsid w:val="00586FE7"/>
    <w:rsid w:val="0059245E"/>
    <w:rsid w:val="005A0EB9"/>
    <w:rsid w:val="005A7249"/>
    <w:rsid w:val="005B30A8"/>
    <w:rsid w:val="005B58F9"/>
    <w:rsid w:val="005C2F31"/>
    <w:rsid w:val="005D0101"/>
    <w:rsid w:val="005D07B8"/>
    <w:rsid w:val="005D2D43"/>
    <w:rsid w:val="005E5605"/>
    <w:rsid w:val="005F2CF6"/>
    <w:rsid w:val="00602896"/>
    <w:rsid w:val="00602B76"/>
    <w:rsid w:val="006069E6"/>
    <w:rsid w:val="00610FFC"/>
    <w:rsid w:val="00611B42"/>
    <w:rsid w:val="00615EA3"/>
    <w:rsid w:val="00616502"/>
    <w:rsid w:val="0061676C"/>
    <w:rsid w:val="00625E04"/>
    <w:rsid w:val="006262DA"/>
    <w:rsid w:val="006274BA"/>
    <w:rsid w:val="0063146A"/>
    <w:rsid w:val="006425D5"/>
    <w:rsid w:val="006428BB"/>
    <w:rsid w:val="00643BD9"/>
    <w:rsid w:val="00644A7C"/>
    <w:rsid w:val="00645573"/>
    <w:rsid w:val="00645C78"/>
    <w:rsid w:val="006461F7"/>
    <w:rsid w:val="00654113"/>
    <w:rsid w:val="00661E0D"/>
    <w:rsid w:val="006639CE"/>
    <w:rsid w:val="00666805"/>
    <w:rsid w:val="00667C75"/>
    <w:rsid w:val="00674A71"/>
    <w:rsid w:val="00677C1C"/>
    <w:rsid w:val="006A15F2"/>
    <w:rsid w:val="006A1CFE"/>
    <w:rsid w:val="006A3C2C"/>
    <w:rsid w:val="006A5FCF"/>
    <w:rsid w:val="006A7A4D"/>
    <w:rsid w:val="006B08EF"/>
    <w:rsid w:val="006B1272"/>
    <w:rsid w:val="006B1504"/>
    <w:rsid w:val="006B2DB2"/>
    <w:rsid w:val="006B3572"/>
    <w:rsid w:val="006B4366"/>
    <w:rsid w:val="006B5E33"/>
    <w:rsid w:val="006B6CC7"/>
    <w:rsid w:val="006B6FCC"/>
    <w:rsid w:val="006B7B90"/>
    <w:rsid w:val="006C66E9"/>
    <w:rsid w:val="006C6F52"/>
    <w:rsid w:val="006D04DA"/>
    <w:rsid w:val="006D06BC"/>
    <w:rsid w:val="006D0E78"/>
    <w:rsid w:val="006D0E9B"/>
    <w:rsid w:val="006D5461"/>
    <w:rsid w:val="006E1D44"/>
    <w:rsid w:val="006E22B0"/>
    <w:rsid w:val="006E3263"/>
    <w:rsid w:val="006E4A54"/>
    <w:rsid w:val="006E6055"/>
    <w:rsid w:val="006E639B"/>
    <w:rsid w:val="006E6931"/>
    <w:rsid w:val="006F6DDB"/>
    <w:rsid w:val="006F6E8E"/>
    <w:rsid w:val="00712AA3"/>
    <w:rsid w:val="007249A4"/>
    <w:rsid w:val="0072590B"/>
    <w:rsid w:val="00726F0E"/>
    <w:rsid w:val="00727D50"/>
    <w:rsid w:val="00727EC8"/>
    <w:rsid w:val="00732E87"/>
    <w:rsid w:val="00733C9C"/>
    <w:rsid w:val="00734C60"/>
    <w:rsid w:val="00741607"/>
    <w:rsid w:val="00742FE2"/>
    <w:rsid w:val="007515F1"/>
    <w:rsid w:val="007529DD"/>
    <w:rsid w:val="00754BB0"/>
    <w:rsid w:val="00755920"/>
    <w:rsid w:val="00760CD6"/>
    <w:rsid w:val="007630EF"/>
    <w:rsid w:val="00764C9E"/>
    <w:rsid w:val="007732BB"/>
    <w:rsid w:val="00774DBE"/>
    <w:rsid w:val="007778F5"/>
    <w:rsid w:val="0078200C"/>
    <w:rsid w:val="007868D1"/>
    <w:rsid w:val="0079151C"/>
    <w:rsid w:val="00791E02"/>
    <w:rsid w:val="007941B0"/>
    <w:rsid w:val="007948B3"/>
    <w:rsid w:val="00794BAB"/>
    <w:rsid w:val="007A02A3"/>
    <w:rsid w:val="007A2FCB"/>
    <w:rsid w:val="007B3DB7"/>
    <w:rsid w:val="007B7E89"/>
    <w:rsid w:val="007C23D4"/>
    <w:rsid w:val="007C4080"/>
    <w:rsid w:val="007C56C1"/>
    <w:rsid w:val="007E1EC4"/>
    <w:rsid w:val="007E4E3E"/>
    <w:rsid w:val="007E70EA"/>
    <w:rsid w:val="007F0B61"/>
    <w:rsid w:val="007F4641"/>
    <w:rsid w:val="007F70F1"/>
    <w:rsid w:val="008028A5"/>
    <w:rsid w:val="00802907"/>
    <w:rsid w:val="00803DD6"/>
    <w:rsid w:val="00806F70"/>
    <w:rsid w:val="008254E9"/>
    <w:rsid w:val="00825D65"/>
    <w:rsid w:val="008405D5"/>
    <w:rsid w:val="00840F8B"/>
    <w:rsid w:val="008417B2"/>
    <w:rsid w:val="00841A96"/>
    <w:rsid w:val="00851D39"/>
    <w:rsid w:val="00856AA7"/>
    <w:rsid w:val="00857771"/>
    <w:rsid w:val="00863199"/>
    <w:rsid w:val="008707FE"/>
    <w:rsid w:val="00870EAF"/>
    <w:rsid w:val="008714B3"/>
    <w:rsid w:val="00871FCD"/>
    <w:rsid w:val="00873F82"/>
    <w:rsid w:val="00875789"/>
    <w:rsid w:val="00877E04"/>
    <w:rsid w:val="00882CD8"/>
    <w:rsid w:val="00883322"/>
    <w:rsid w:val="00883A21"/>
    <w:rsid w:val="00884689"/>
    <w:rsid w:val="008848E8"/>
    <w:rsid w:val="00885D40"/>
    <w:rsid w:val="0089130F"/>
    <w:rsid w:val="00891A72"/>
    <w:rsid w:val="0089237A"/>
    <w:rsid w:val="00896BAF"/>
    <w:rsid w:val="0089732E"/>
    <w:rsid w:val="00897D65"/>
    <w:rsid w:val="008A0BB9"/>
    <w:rsid w:val="008B4C63"/>
    <w:rsid w:val="008B501E"/>
    <w:rsid w:val="008B5A27"/>
    <w:rsid w:val="008C25BB"/>
    <w:rsid w:val="008C7BFC"/>
    <w:rsid w:val="008D087D"/>
    <w:rsid w:val="008D1F22"/>
    <w:rsid w:val="008D3368"/>
    <w:rsid w:val="008D6E82"/>
    <w:rsid w:val="008D7857"/>
    <w:rsid w:val="008E0E6F"/>
    <w:rsid w:val="008E10CB"/>
    <w:rsid w:val="008E427B"/>
    <w:rsid w:val="008E494F"/>
    <w:rsid w:val="008E5B7B"/>
    <w:rsid w:val="008F31DE"/>
    <w:rsid w:val="008F3321"/>
    <w:rsid w:val="008F3705"/>
    <w:rsid w:val="00901CD0"/>
    <w:rsid w:val="00904765"/>
    <w:rsid w:val="009112B9"/>
    <w:rsid w:val="0091155E"/>
    <w:rsid w:val="00911ADD"/>
    <w:rsid w:val="00912EE7"/>
    <w:rsid w:val="00915A1E"/>
    <w:rsid w:val="00922B80"/>
    <w:rsid w:val="00933181"/>
    <w:rsid w:val="0093419E"/>
    <w:rsid w:val="009343C4"/>
    <w:rsid w:val="00940330"/>
    <w:rsid w:val="00941629"/>
    <w:rsid w:val="009422A5"/>
    <w:rsid w:val="009440F3"/>
    <w:rsid w:val="00945D98"/>
    <w:rsid w:val="009463A4"/>
    <w:rsid w:val="009478E0"/>
    <w:rsid w:val="00951708"/>
    <w:rsid w:val="009571EE"/>
    <w:rsid w:val="009605EC"/>
    <w:rsid w:val="00964DDD"/>
    <w:rsid w:val="00966265"/>
    <w:rsid w:val="00966DD5"/>
    <w:rsid w:val="0098277E"/>
    <w:rsid w:val="009840C7"/>
    <w:rsid w:val="00986132"/>
    <w:rsid w:val="009921EF"/>
    <w:rsid w:val="00993DFA"/>
    <w:rsid w:val="00994565"/>
    <w:rsid w:val="00994BCB"/>
    <w:rsid w:val="00994DB8"/>
    <w:rsid w:val="00997A56"/>
    <w:rsid w:val="009A0CDB"/>
    <w:rsid w:val="009A2F74"/>
    <w:rsid w:val="009A30EC"/>
    <w:rsid w:val="009A38B3"/>
    <w:rsid w:val="009A658E"/>
    <w:rsid w:val="009A6CE2"/>
    <w:rsid w:val="009B08C4"/>
    <w:rsid w:val="009B59CB"/>
    <w:rsid w:val="009B67F6"/>
    <w:rsid w:val="009B7A57"/>
    <w:rsid w:val="009C0F3D"/>
    <w:rsid w:val="009C27B8"/>
    <w:rsid w:val="009C569F"/>
    <w:rsid w:val="009D26AD"/>
    <w:rsid w:val="009D7BA7"/>
    <w:rsid w:val="009E6251"/>
    <w:rsid w:val="009F1A52"/>
    <w:rsid w:val="009F54A6"/>
    <w:rsid w:val="00A01492"/>
    <w:rsid w:val="00A02AD6"/>
    <w:rsid w:val="00A13088"/>
    <w:rsid w:val="00A1363F"/>
    <w:rsid w:val="00A13F4D"/>
    <w:rsid w:val="00A151A8"/>
    <w:rsid w:val="00A16E2A"/>
    <w:rsid w:val="00A20BE1"/>
    <w:rsid w:val="00A2360E"/>
    <w:rsid w:val="00A23AE5"/>
    <w:rsid w:val="00A23E2A"/>
    <w:rsid w:val="00A26FC2"/>
    <w:rsid w:val="00A310D1"/>
    <w:rsid w:val="00A31325"/>
    <w:rsid w:val="00A33660"/>
    <w:rsid w:val="00A352A7"/>
    <w:rsid w:val="00A5207F"/>
    <w:rsid w:val="00A52902"/>
    <w:rsid w:val="00A52EA5"/>
    <w:rsid w:val="00A54548"/>
    <w:rsid w:val="00A5599C"/>
    <w:rsid w:val="00A578F7"/>
    <w:rsid w:val="00A605D2"/>
    <w:rsid w:val="00A64294"/>
    <w:rsid w:val="00A66B84"/>
    <w:rsid w:val="00A72184"/>
    <w:rsid w:val="00A73799"/>
    <w:rsid w:val="00A763FD"/>
    <w:rsid w:val="00A77786"/>
    <w:rsid w:val="00A80D4B"/>
    <w:rsid w:val="00A80E8D"/>
    <w:rsid w:val="00A83BA8"/>
    <w:rsid w:val="00A85643"/>
    <w:rsid w:val="00A872D1"/>
    <w:rsid w:val="00A8774E"/>
    <w:rsid w:val="00A908E7"/>
    <w:rsid w:val="00A92EF6"/>
    <w:rsid w:val="00A94A1F"/>
    <w:rsid w:val="00AA58CC"/>
    <w:rsid w:val="00AA777C"/>
    <w:rsid w:val="00AB0F85"/>
    <w:rsid w:val="00AB5B1B"/>
    <w:rsid w:val="00AB7422"/>
    <w:rsid w:val="00AC1C25"/>
    <w:rsid w:val="00AC5F7F"/>
    <w:rsid w:val="00AD05D1"/>
    <w:rsid w:val="00AD662C"/>
    <w:rsid w:val="00AD7FEE"/>
    <w:rsid w:val="00AE5185"/>
    <w:rsid w:val="00AF18B2"/>
    <w:rsid w:val="00B00D80"/>
    <w:rsid w:val="00B0100D"/>
    <w:rsid w:val="00B01C67"/>
    <w:rsid w:val="00B06E62"/>
    <w:rsid w:val="00B077E1"/>
    <w:rsid w:val="00B100B0"/>
    <w:rsid w:val="00B10A2B"/>
    <w:rsid w:val="00B11998"/>
    <w:rsid w:val="00B14084"/>
    <w:rsid w:val="00B22FAE"/>
    <w:rsid w:val="00B24BA5"/>
    <w:rsid w:val="00B341CD"/>
    <w:rsid w:val="00B35BC4"/>
    <w:rsid w:val="00B37AC9"/>
    <w:rsid w:val="00B43D0D"/>
    <w:rsid w:val="00B451BF"/>
    <w:rsid w:val="00B47C05"/>
    <w:rsid w:val="00B53FC3"/>
    <w:rsid w:val="00B57FB8"/>
    <w:rsid w:val="00B66410"/>
    <w:rsid w:val="00B73BA4"/>
    <w:rsid w:val="00B75FC6"/>
    <w:rsid w:val="00B80FE5"/>
    <w:rsid w:val="00B83FB7"/>
    <w:rsid w:val="00B846B6"/>
    <w:rsid w:val="00BA00B4"/>
    <w:rsid w:val="00BA67A7"/>
    <w:rsid w:val="00BA7405"/>
    <w:rsid w:val="00BB05F5"/>
    <w:rsid w:val="00BB5205"/>
    <w:rsid w:val="00BB5F00"/>
    <w:rsid w:val="00BB7A64"/>
    <w:rsid w:val="00BC2B18"/>
    <w:rsid w:val="00BC343E"/>
    <w:rsid w:val="00BC517C"/>
    <w:rsid w:val="00BC5FDC"/>
    <w:rsid w:val="00BC6D88"/>
    <w:rsid w:val="00BC7193"/>
    <w:rsid w:val="00BD1921"/>
    <w:rsid w:val="00BD41E1"/>
    <w:rsid w:val="00BD4596"/>
    <w:rsid w:val="00BD4C1A"/>
    <w:rsid w:val="00BD7ABA"/>
    <w:rsid w:val="00BE0DC6"/>
    <w:rsid w:val="00BE2E82"/>
    <w:rsid w:val="00BE6EB7"/>
    <w:rsid w:val="00BF12CE"/>
    <w:rsid w:val="00BF1A43"/>
    <w:rsid w:val="00BF35A4"/>
    <w:rsid w:val="00C022E5"/>
    <w:rsid w:val="00C07696"/>
    <w:rsid w:val="00C1456B"/>
    <w:rsid w:val="00C1500B"/>
    <w:rsid w:val="00C16C60"/>
    <w:rsid w:val="00C17079"/>
    <w:rsid w:val="00C20A52"/>
    <w:rsid w:val="00C22CAE"/>
    <w:rsid w:val="00C30C66"/>
    <w:rsid w:val="00C31064"/>
    <w:rsid w:val="00C31817"/>
    <w:rsid w:val="00C323AA"/>
    <w:rsid w:val="00C340EE"/>
    <w:rsid w:val="00C35DD3"/>
    <w:rsid w:val="00C37AC6"/>
    <w:rsid w:val="00C44BCB"/>
    <w:rsid w:val="00C467D2"/>
    <w:rsid w:val="00C54CF7"/>
    <w:rsid w:val="00C603DB"/>
    <w:rsid w:val="00C6212A"/>
    <w:rsid w:val="00C71846"/>
    <w:rsid w:val="00C77254"/>
    <w:rsid w:val="00C8539B"/>
    <w:rsid w:val="00C85537"/>
    <w:rsid w:val="00C937C0"/>
    <w:rsid w:val="00C95932"/>
    <w:rsid w:val="00C96E95"/>
    <w:rsid w:val="00CA04BB"/>
    <w:rsid w:val="00CB02CB"/>
    <w:rsid w:val="00CB1B64"/>
    <w:rsid w:val="00CB3393"/>
    <w:rsid w:val="00CC2FE6"/>
    <w:rsid w:val="00CD1BC1"/>
    <w:rsid w:val="00CD3DC5"/>
    <w:rsid w:val="00CE2FC7"/>
    <w:rsid w:val="00CE652C"/>
    <w:rsid w:val="00CF5456"/>
    <w:rsid w:val="00CF61EC"/>
    <w:rsid w:val="00CF6A36"/>
    <w:rsid w:val="00D0407B"/>
    <w:rsid w:val="00D07E25"/>
    <w:rsid w:val="00D101D1"/>
    <w:rsid w:val="00D103F6"/>
    <w:rsid w:val="00D11FE9"/>
    <w:rsid w:val="00D129B1"/>
    <w:rsid w:val="00D12A2B"/>
    <w:rsid w:val="00D14918"/>
    <w:rsid w:val="00D14B9A"/>
    <w:rsid w:val="00D15B20"/>
    <w:rsid w:val="00D15B6A"/>
    <w:rsid w:val="00D1624B"/>
    <w:rsid w:val="00D1649D"/>
    <w:rsid w:val="00D16770"/>
    <w:rsid w:val="00D23E20"/>
    <w:rsid w:val="00D32011"/>
    <w:rsid w:val="00D326A1"/>
    <w:rsid w:val="00D32991"/>
    <w:rsid w:val="00D346DB"/>
    <w:rsid w:val="00D36DD7"/>
    <w:rsid w:val="00D379A7"/>
    <w:rsid w:val="00D52AF8"/>
    <w:rsid w:val="00D63AEA"/>
    <w:rsid w:val="00D6794F"/>
    <w:rsid w:val="00D67F62"/>
    <w:rsid w:val="00D74CDC"/>
    <w:rsid w:val="00D751FD"/>
    <w:rsid w:val="00D76BDF"/>
    <w:rsid w:val="00D85740"/>
    <w:rsid w:val="00D857CA"/>
    <w:rsid w:val="00D95774"/>
    <w:rsid w:val="00DA10E9"/>
    <w:rsid w:val="00DA344A"/>
    <w:rsid w:val="00DA62D4"/>
    <w:rsid w:val="00DB0658"/>
    <w:rsid w:val="00DC3B67"/>
    <w:rsid w:val="00DD08B2"/>
    <w:rsid w:val="00DD2A48"/>
    <w:rsid w:val="00DD35AC"/>
    <w:rsid w:val="00DD52DB"/>
    <w:rsid w:val="00DE0966"/>
    <w:rsid w:val="00DE220A"/>
    <w:rsid w:val="00DE2E74"/>
    <w:rsid w:val="00DE3348"/>
    <w:rsid w:val="00DE5744"/>
    <w:rsid w:val="00DE5DF3"/>
    <w:rsid w:val="00DF12DE"/>
    <w:rsid w:val="00DF3D91"/>
    <w:rsid w:val="00DF4F04"/>
    <w:rsid w:val="00DF714D"/>
    <w:rsid w:val="00E02CE4"/>
    <w:rsid w:val="00E02FBD"/>
    <w:rsid w:val="00E03816"/>
    <w:rsid w:val="00E11419"/>
    <w:rsid w:val="00E1432F"/>
    <w:rsid w:val="00E143BB"/>
    <w:rsid w:val="00E171F7"/>
    <w:rsid w:val="00E200AC"/>
    <w:rsid w:val="00E2549A"/>
    <w:rsid w:val="00E3178F"/>
    <w:rsid w:val="00E31A03"/>
    <w:rsid w:val="00E31C0E"/>
    <w:rsid w:val="00E32665"/>
    <w:rsid w:val="00E344CE"/>
    <w:rsid w:val="00E36B98"/>
    <w:rsid w:val="00E37C39"/>
    <w:rsid w:val="00E41914"/>
    <w:rsid w:val="00E43691"/>
    <w:rsid w:val="00E43C7B"/>
    <w:rsid w:val="00E4506E"/>
    <w:rsid w:val="00E467A7"/>
    <w:rsid w:val="00E5017F"/>
    <w:rsid w:val="00E53C9E"/>
    <w:rsid w:val="00E54E9B"/>
    <w:rsid w:val="00E64233"/>
    <w:rsid w:val="00E65027"/>
    <w:rsid w:val="00E67C09"/>
    <w:rsid w:val="00E712D2"/>
    <w:rsid w:val="00E77172"/>
    <w:rsid w:val="00E778D5"/>
    <w:rsid w:val="00E82874"/>
    <w:rsid w:val="00E84308"/>
    <w:rsid w:val="00E90CBB"/>
    <w:rsid w:val="00E94ECE"/>
    <w:rsid w:val="00E962B7"/>
    <w:rsid w:val="00E96517"/>
    <w:rsid w:val="00E972E1"/>
    <w:rsid w:val="00E97B8C"/>
    <w:rsid w:val="00EA49BF"/>
    <w:rsid w:val="00EA6F1E"/>
    <w:rsid w:val="00EB1929"/>
    <w:rsid w:val="00EB1F21"/>
    <w:rsid w:val="00EB56E4"/>
    <w:rsid w:val="00EB6337"/>
    <w:rsid w:val="00EB70BD"/>
    <w:rsid w:val="00EB72D4"/>
    <w:rsid w:val="00EC0C3B"/>
    <w:rsid w:val="00EC10A2"/>
    <w:rsid w:val="00EC145F"/>
    <w:rsid w:val="00EC6ED9"/>
    <w:rsid w:val="00EC7C47"/>
    <w:rsid w:val="00ED01BF"/>
    <w:rsid w:val="00ED1A30"/>
    <w:rsid w:val="00ED4327"/>
    <w:rsid w:val="00ED7D13"/>
    <w:rsid w:val="00EE2EF7"/>
    <w:rsid w:val="00EE480A"/>
    <w:rsid w:val="00EE5490"/>
    <w:rsid w:val="00EE5B8D"/>
    <w:rsid w:val="00EE652E"/>
    <w:rsid w:val="00EF3082"/>
    <w:rsid w:val="00EF3493"/>
    <w:rsid w:val="00F03ED1"/>
    <w:rsid w:val="00F04936"/>
    <w:rsid w:val="00F05CC2"/>
    <w:rsid w:val="00F1023B"/>
    <w:rsid w:val="00F10EB3"/>
    <w:rsid w:val="00F15A04"/>
    <w:rsid w:val="00F20CE5"/>
    <w:rsid w:val="00F2726F"/>
    <w:rsid w:val="00F3240B"/>
    <w:rsid w:val="00F34A0A"/>
    <w:rsid w:val="00F43A1E"/>
    <w:rsid w:val="00F47FBA"/>
    <w:rsid w:val="00F66922"/>
    <w:rsid w:val="00F827B2"/>
    <w:rsid w:val="00F921DB"/>
    <w:rsid w:val="00F93FEF"/>
    <w:rsid w:val="00F95D2D"/>
    <w:rsid w:val="00F97EA6"/>
    <w:rsid w:val="00FA0836"/>
    <w:rsid w:val="00FA7E4D"/>
    <w:rsid w:val="00FB3473"/>
    <w:rsid w:val="00FB54C6"/>
    <w:rsid w:val="00FB758B"/>
    <w:rsid w:val="00FC1239"/>
    <w:rsid w:val="00FC375B"/>
    <w:rsid w:val="00FC43D2"/>
    <w:rsid w:val="00FD11AA"/>
    <w:rsid w:val="00FD1E3F"/>
    <w:rsid w:val="00FD1E61"/>
    <w:rsid w:val="00FD20F7"/>
    <w:rsid w:val="00FD2959"/>
    <w:rsid w:val="00FD3215"/>
    <w:rsid w:val="00FE32C8"/>
    <w:rsid w:val="00FF1895"/>
    <w:rsid w:val="00FF24A8"/>
    <w:rsid w:val="00FF3190"/>
    <w:rsid w:val="00FF3C5D"/>
    <w:rsid w:val="00FF5F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26AF5E2"/>
  <w15:chartTrackingRefBased/>
  <w15:docId w15:val="{8912E205-B8F2-D049-A351-C698A5CCCD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8213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8213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877E0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77E04"/>
  </w:style>
  <w:style w:type="paragraph" w:styleId="Footer">
    <w:name w:val="footer"/>
    <w:basedOn w:val="Normal"/>
    <w:link w:val="FooterChar"/>
    <w:uiPriority w:val="99"/>
    <w:unhideWhenUsed/>
    <w:rsid w:val="00877E0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77E04"/>
  </w:style>
  <w:style w:type="paragraph" w:customStyle="1" w:styleId="EndNoteBibliographyTitle">
    <w:name w:val="EndNote Bibliography Title"/>
    <w:basedOn w:val="Normal"/>
    <w:link w:val="EndNoteBibliographyTitleChar"/>
    <w:rsid w:val="002533D0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533D0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2533D0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2533D0"/>
    <w:rPr>
      <w:rFonts w:ascii="Calibri" w:hAnsi="Calibri" w:cs="Calibri"/>
    </w:rPr>
  </w:style>
  <w:style w:type="paragraph" w:styleId="ListParagraph">
    <w:name w:val="List Paragraph"/>
    <w:basedOn w:val="Normal"/>
    <w:uiPriority w:val="34"/>
    <w:qFormat/>
    <w:rsid w:val="006D5461"/>
    <w:pPr>
      <w:ind w:left="720"/>
      <w:contextualSpacing/>
    </w:pPr>
  </w:style>
  <w:style w:type="paragraph" w:styleId="Revision">
    <w:name w:val="Revision"/>
    <w:hidden/>
    <w:uiPriority w:val="99"/>
    <w:semiHidden/>
    <w:rsid w:val="007C23D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9865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9</TotalTime>
  <Pages>4</Pages>
  <Words>860</Words>
  <Characters>4904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mozhui</dc:creator>
  <cp:keywords/>
  <dc:description/>
  <cp:lastModifiedBy>kmozhui</cp:lastModifiedBy>
  <cp:revision>65</cp:revision>
  <dcterms:created xsi:type="dcterms:W3CDTF">2022-03-09T02:35:00Z</dcterms:created>
  <dcterms:modified xsi:type="dcterms:W3CDTF">2022-03-16T20:26:00Z</dcterms:modified>
</cp:coreProperties>
</file>